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A3549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A35496"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A35496"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A35496"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A35496"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A3549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A35496"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67A303B7"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视频播放量以及用户关系</w:t>
      </w:r>
      <w:r w:rsidR="005D468E">
        <w:rPr>
          <w:rFonts w:hint="eastAsia"/>
        </w:rPr>
        <w:t>等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观看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6A7DAB80" w:rsidR="00243B18" w:rsidRPr="00243B18" w:rsidRDefault="00D0625B" w:rsidP="00243B18">
      <w:pPr>
        <w:pStyle w:val="a3"/>
        <w:ind w:firstLine="420"/>
      </w:pPr>
      <w:r>
        <w:rPr>
          <w:rFonts w:hint="eastAsia"/>
        </w:rPr>
        <w:t>一些现存的研究工作关注于网络视频业务播放者对的</w:t>
      </w:r>
      <w:r w:rsidR="006920EE">
        <w:t>视频属性</w:t>
      </w:r>
      <w:r>
        <w:rPr>
          <w:rFonts w:hint="eastAsia"/>
        </w:rPr>
        <w:t>的喜好。</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及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ED6022D" w:rsidR="00EE0996" w:rsidRPr="000E4679" w:rsidRDefault="00243B18" w:rsidP="00871518">
      <w:pPr>
        <w:pStyle w:val="a3"/>
        <w:rPr>
          <w:rFonts w:hint="eastAsia"/>
        </w:rPr>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3D6C6B">
        <w:instrText xml:space="preserve"> ADDIN EN.CITE &lt;EndNote&gt;&lt;Cite&gt;&lt;Author&gt;Kwak&lt;/Author&gt;&lt;Year&gt;2010&lt;/Year&gt;&lt;RecNum&gt;34&lt;/RecNum&gt;&lt;DisplayText&gt;[30]&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3D6C6B">
        <w:rPr>
          <w:noProof/>
        </w:rPr>
        <w:t>[3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3D6C6B">
        <w:instrText xml:space="preserve"> ADDIN EN.CITE &lt;EndNote&gt;&lt;Cite&gt;&lt;Author&gt;Benevenuto&lt;/Author&gt;&lt;Year&gt;2009&lt;/Year&gt;&lt;RecNum&gt;35&lt;/RecNum&gt;&lt;DisplayText&gt;[31]&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3D6C6B">
        <w:rPr>
          <w:noProof/>
        </w:rPr>
        <w:t>[31]</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3D6C6B">
        <w:instrText xml:space="preserve"> ADDIN EN.CITE &lt;EndNote&gt;&lt;Cite&gt;&lt;Author&gt;Li&lt;/Author&gt;&lt;Year&gt;2013&lt;/Year&gt;&lt;RecNum&gt;36&lt;/RecNum&gt;&lt;DisplayText&gt;[32]&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3D6C6B">
        <w:rPr>
          <w:noProof/>
        </w:rPr>
        <w:t>[32]</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rPr>
          <w:rFonts w:hint="eastAsia"/>
        </w:rPr>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rPr>
          <w:rFonts w:hint="eastAsia"/>
        </w:rPr>
      </w:pPr>
      <w:r>
        <w:rPr>
          <w:rFonts w:hint="eastAsia"/>
        </w:rPr>
        <w:t>大规模网络流量</w:t>
      </w:r>
    </w:p>
    <w:p w14:paraId="116BE906" w14:textId="11801889" w:rsidR="009B1CC2" w:rsidRDefault="005D2B49" w:rsidP="00120D6C">
      <w:pPr>
        <w:pStyle w:val="a3"/>
        <w:ind w:firstLine="420"/>
        <w:rPr>
          <w:rFonts w:hint="eastAsia"/>
        </w:rPr>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rPr>
          <w:rFonts w:hint="eastAsia"/>
        </w:rPr>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rPr>
          <w:rFonts w:hint="eastAsia"/>
        </w:rPr>
      </w:pPr>
      <w:r>
        <w:rPr>
          <w:rFonts w:hint="eastAsia"/>
        </w:rPr>
        <w:lastRenderedPageBreak/>
        <w:t>长时期视频元信息</w:t>
      </w:r>
    </w:p>
    <w:p w14:paraId="5E8F92EB" w14:textId="16AFEAC7" w:rsidR="00CB356D" w:rsidRDefault="00CB356D" w:rsidP="009B1CC2">
      <w:pPr>
        <w:pStyle w:val="a3"/>
        <w:ind w:firstLine="420"/>
        <w:rPr>
          <w:rFonts w:hint="eastAsia"/>
        </w:rPr>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rPr>
          <w:rFonts w:hint="eastAsia"/>
        </w:rPr>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rPr>
          <w:rFonts w:hint="eastAsia"/>
        </w:rPr>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rPr>
          <w:rFonts w:hint="eastAsia"/>
        </w:rPr>
      </w:pPr>
    </w:p>
    <w:p w14:paraId="19D9EDD7" w14:textId="41D883E8" w:rsidR="004B22BE" w:rsidRDefault="00583507" w:rsidP="00583507">
      <w:pPr>
        <w:pStyle w:val="a3"/>
        <w:spacing w:line="240" w:lineRule="auto"/>
        <w:jc w:val="center"/>
        <w:rPr>
          <w:rFonts w:hint="eastAsia"/>
        </w:rPr>
      </w:pPr>
      <w:r>
        <w:rPr>
          <w:rFonts w:hint="eastAsia"/>
          <w:noProof/>
        </w:rPr>
        <w:lastRenderedPageBreak/>
        <w:drawing>
          <wp:inline distT="0" distB="0" distL="0" distR="0" wp14:anchorId="2A492816" wp14:editId="03D64559">
            <wp:extent cx="3600000"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ily_number_uploadi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8862181" w14:textId="085ADDF7" w:rsidR="004B22BE" w:rsidRDefault="00583507" w:rsidP="009D27B9">
      <w:pPr>
        <w:pStyle w:val="a6"/>
        <w:rPr>
          <w:rFonts w:hint="eastAsia"/>
        </w:rPr>
      </w:pPr>
      <w:r>
        <w:rPr>
          <w:rFonts w:hint="eastAsia"/>
        </w:rPr>
        <w:t>图</w:t>
      </w:r>
      <w:r>
        <w:rPr>
          <w:rFonts w:hint="eastAsia"/>
        </w:rPr>
        <w:t xml:space="preserve">5-X </w:t>
      </w:r>
      <w:r w:rsidR="009D27B9">
        <w:rPr>
          <w:rFonts w:hint="eastAsia"/>
        </w:rPr>
        <w:t>不同天内上传者的活跃度。红色日期为周末。</w:t>
      </w:r>
    </w:p>
    <w:p w14:paraId="2CC027E2" w14:textId="77777777" w:rsidR="004B22BE" w:rsidRDefault="004B22BE" w:rsidP="004B22BE">
      <w:pPr>
        <w:pStyle w:val="a3"/>
        <w:jc w:val="center"/>
        <w:rPr>
          <w:rFonts w:hint="eastAsia"/>
        </w:rPr>
      </w:pPr>
    </w:p>
    <w:p w14:paraId="2101FC16" w14:textId="6F6AB237" w:rsidR="009D27B9" w:rsidRDefault="009D27B9" w:rsidP="009D27B9">
      <w:pPr>
        <w:pStyle w:val="a3"/>
        <w:spacing w:line="240" w:lineRule="auto"/>
        <w:jc w:val="center"/>
        <w:rPr>
          <w:rFonts w:hint="eastAsia"/>
        </w:rPr>
      </w:pPr>
      <w:r>
        <w:rPr>
          <w:rFonts w:hint="eastAsia"/>
          <w:noProof/>
        </w:rPr>
        <w:drawing>
          <wp:inline distT="0" distB="0" distL="0" distR="0" wp14:anchorId="6B43D4ED" wp14:editId="617A7C6B">
            <wp:extent cx="3600000" cy="288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ily_number_playb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430AA09" w14:textId="77395A8F" w:rsidR="009D27B9" w:rsidRDefault="009D27B9" w:rsidP="009D27B9">
      <w:pPr>
        <w:pStyle w:val="a6"/>
        <w:rPr>
          <w:rFonts w:hint="eastAsia"/>
        </w:rPr>
      </w:pPr>
      <w:r>
        <w:rPr>
          <w:rFonts w:hint="eastAsia"/>
        </w:rPr>
        <w:t>图</w:t>
      </w:r>
      <w:r>
        <w:rPr>
          <w:rFonts w:hint="eastAsia"/>
        </w:rPr>
        <w:t xml:space="preserve">5-X </w:t>
      </w:r>
      <w:r>
        <w:rPr>
          <w:rFonts w:hint="eastAsia"/>
        </w:rPr>
        <w:t>不同天内播放者的活跃度。红色日期为周末。</w:t>
      </w:r>
    </w:p>
    <w:p w14:paraId="7DAA697B" w14:textId="77777777" w:rsidR="009D27B9" w:rsidRDefault="009D27B9" w:rsidP="009D27B9">
      <w:pPr>
        <w:pStyle w:val="a3"/>
        <w:jc w:val="center"/>
        <w:rPr>
          <w:rFonts w:hint="eastAsia"/>
        </w:rPr>
      </w:pPr>
    </w:p>
    <w:p w14:paraId="0A606C4C" w14:textId="661A39BA" w:rsidR="00040736" w:rsidRPr="009D27B9" w:rsidRDefault="00CE633E" w:rsidP="00CE633E">
      <w:pPr>
        <w:pStyle w:val="-1"/>
        <w:spacing w:before="312" w:after="312"/>
        <w:rPr>
          <w:rFonts w:hint="eastAsia"/>
        </w:rPr>
      </w:pPr>
      <w:r>
        <w:rPr>
          <w:rFonts w:hint="eastAsia"/>
        </w:rPr>
        <w:t>每小时活跃度</w:t>
      </w:r>
    </w:p>
    <w:p w14:paraId="02EE1BF4" w14:textId="3F609B25" w:rsidR="00715A64" w:rsidRDefault="00FE7E44" w:rsidP="00D90BDB">
      <w:pPr>
        <w:pStyle w:val="a3"/>
        <w:ind w:firstLine="420"/>
        <w:rPr>
          <w:rFonts w:hint="eastAsia"/>
        </w:rPr>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lastRenderedPageBreak/>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rPr>
          <w:rFonts w:hint="eastAsia"/>
        </w:rPr>
      </w:pPr>
    </w:p>
    <w:p w14:paraId="78BACB6F" w14:textId="733F1F04" w:rsidR="00D20F1C" w:rsidRDefault="009D3922" w:rsidP="003D715B">
      <w:pPr>
        <w:pStyle w:val="a3"/>
        <w:spacing w:line="240" w:lineRule="auto"/>
        <w:jc w:val="center"/>
        <w:rPr>
          <w:rFonts w:hint="eastAsia"/>
        </w:rPr>
      </w:pPr>
      <w:r>
        <w:rPr>
          <w:rFonts w:hint="eastAsia"/>
          <w:noProof/>
        </w:rPr>
        <w:drawing>
          <wp:inline distT="0" distB="0" distL="0" distR="0" wp14:anchorId="5795C1AE" wp14:editId="5F851C9E">
            <wp:extent cx="3600000" cy="432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311B479A" w14:textId="1DEBC171" w:rsidR="00D20F1C" w:rsidRDefault="003D715B" w:rsidP="003D715B">
      <w:pPr>
        <w:pStyle w:val="a6"/>
        <w:rPr>
          <w:rFonts w:hint="eastAsia"/>
        </w:rPr>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rPr>
          <w:rFonts w:hint="eastAsia"/>
        </w:rPr>
      </w:pPr>
    </w:p>
    <w:p w14:paraId="18E9EFFD" w14:textId="450EAE6D" w:rsidR="004D3C80" w:rsidRDefault="0079116F" w:rsidP="006821A3">
      <w:pPr>
        <w:pStyle w:val="a3"/>
        <w:ind w:firstLine="420"/>
        <w:rPr>
          <w:rFonts w:hint="eastAsia"/>
        </w:rPr>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w:t>
      </w:r>
      <w:r w:rsidR="00FE2FE2">
        <w:rPr>
          <w:rFonts w:hint="eastAsia"/>
        </w:rPr>
        <w:lastRenderedPageBreak/>
        <w:t>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rPr>
          <w:rFonts w:hint="eastAsia"/>
        </w:rPr>
      </w:pPr>
      <w:r>
        <w:rPr>
          <w:rFonts w:hint="eastAsia"/>
        </w:rPr>
        <w:t>用户业务使用</w:t>
      </w:r>
    </w:p>
    <w:p w14:paraId="4F0BE381" w14:textId="6C2D0F50" w:rsidR="00A57745" w:rsidRDefault="00EC7BCE" w:rsidP="00A57745">
      <w:pPr>
        <w:pStyle w:val="a3"/>
        <w:ind w:firstLine="420"/>
        <w:rPr>
          <w:rFonts w:hint="eastAsia"/>
        </w:rPr>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rPr>
          <w:rFonts w:hint="eastAsia"/>
        </w:rPr>
      </w:pPr>
    </w:p>
    <w:p w14:paraId="654AFE2B" w14:textId="364BB106" w:rsidR="00A57745" w:rsidRDefault="006D2A62" w:rsidP="006D2A62">
      <w:pPr>
        <w:pStyle w:val="a3"/>
        <w:spacing w:line="240" w:lineRule="auto"/>
        <w:jc w:val="center"/>
      </w:pPr>
      <w:r>
        <w:rPr>
          <w:noProof/>
        </w:rPr>
        <w:drawing>
          <wp:inline distT="0" distB="0" distL="0" distR="0" wp14:anchorId="10D308E7" wp14:editId="03E8E61C">
            <wp:extent cx="3600000" cy="288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user_us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9059942" w14:textId="090A9A50" w:rsidR="00A57745" w:rsidRDefault="006D2A62" w:rsidP="006D2A62">
      <w:pPr>
        <w:pStyle w:val="a6"/>
        <w:rPr>
          <w:rFonts w:hint="eastAsia"/>
        </w:rPr>
      </w:pPr>
      <w:r>
        <w:rPr>
          <w:rFonts w:hint="eastAsia"/>
        </w:rPr>
        <w:t>图</w:t>
      </w:r>
      <w:r>
        <w:rPr>
          <w:rFonts w:hint="eastAsia"/>
        </w:rPr>
        <w:t>5-X</w:t>
      </w:r>
    </w:p>
    <w:p w14:paraId="36D52017" w14:textId="77777777" w:rsidR="00A57745" w:rsidRDefault="00A57745" w:rsidP="00A57745">
      <w:pPr>
        <w:pStyle w:val="a3"/>
        <w:jc w:val="center"/>
        <w:rPr>
          <w:rFonts w:hint="eastAsia"/>
        </w:rPr>
      </w:pPr>
    </w:p>
    <w:p w14:paraId="29410B2F" w14:textId="572B46E7" w:rsidR="00EC7BCE" w:rsidRPr="00A57745" w:rsidRDefault="008840B0" w:rsidP="00A57745">
      <w:pPr>
        <w:pStyle w:val="a3"/>
        <w:ind w:firstLine="420"/>
        <w:rPr>
          <w:rFonts w:hint="eastAsia"/>
        </w:rPr>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w:t>
      </w:r>
      <w:r w:rsidR="00A57745">
        <w:rPr>
          <w:rFonts w:hint="eastAsia"/>
        </w:rPr>
        <w:lastRenderedPageBreak/>
        <w:t>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6F3EA7">
        <w:instrText xml:space="preserve"> ADDIN EN.CITE &lt;EndNote&gt;&lt;Cite&gt;&lt;Author&gt;Juran&lt;/Author&gt;&lt;Year&gt;1954&lt;/Year&gt;&lt;RecNum&gt;37&lt;/RecNum&gt;&lt;DisplayText&gt;[33]&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6F3EA7">
        <w:rPr>
          <w:noProof/>
        </w:rPr>
        <w:t>[33]</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74C3543" w14:textId="77777777" w:rsidR="004E66F6" w:rsidRDefault="004E66F6" w:rsidP="00965E9F">
      <w:pPr>
        <w:pStyle w:val="a3"/>
        <w:jc w:val="center"/>
        <w:rPr>
          <w:rFonts w:hint="eastAsia"/>
        </w:rPr>
      </w:pPr>
    </w:p>
    <w:p w14:paraId="57143814" w14:textId="71524D63" w:rsidR="00965E9F" w:rsidRDefault="006D2A62" w:rsidP="006D2A62">
      <w:pPr>
        <w:pStyle w:val="a3"/>
        <w:spacing w:line="240" w:lineRule="auto"/>
        <w:jc w:val="center"/>
        <w:rPr>
          <w:rFonts w:hint="eastAsia"/>
        </w:rPr>
      </w:pPr>
      <w:r>
        <w:rPr>
          <w:rFonts w:hint="eastAsia"/>
          <w:noProof/>
        </w:rPr>
        <w:drawing>
          <wp:inline distT="0" distB="0" distL="0" distR="0" wp14:anchorId="7D6FC2E0" wp14:editId="7484D7A7">
            <wp:extent cx="3600000" cy="288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ser_pr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DB83347" w14:textId="4BFF4182" w:rsidR="00965E9F" w:rsidRDefault="006D2A62" w:rsidP="006D2A62">
      <w:pPr>
        <w:pStyle w:val="a6"/>
        <w:rPr>
          <w:rFonts w:hint="eastAsia"/>
        </w:rPr>
      </w:pPr>
      <w:r>
        <w:rPr>
          <w:rFonts w:hint="eastAsia"/>
        </w:rPr>
        <w:t>图</w:t>
      </w:r>
      <w:r>
        <w:rPr>
          <w:rFonts w:hint="eastAsia"/>
        </w:rPr>
        <w:t>5-X</w:t>
      </w:r>
    </w:p>
    <w:p w14:paraId="5E9406BA" w14:textId="77777777" w:rsidR="00965E9F" w:rsidRPr="004E66F6" w:rsidRDefault="00965E9F" w:rsidP="00965E9F">
      <w:pPr>
        <w:pStyle w:val="a3"/>
        <w:jc w:val="center"/>
        <w:rPr>
          <w:rFonts w:hint="eastAsia"/>
        </w:rPr>
      </w:pP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rPr>
          <w:rFonts w:hint="eastAsia"/>
        </w:rPr>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w:t>
      </w:r>
      <w:r w:rsidR="00570A5C">
        <w:rPr>
          <w:rFonts w:hint="eastAsia"/>
        </w:rPr>
        <w:lastRenderedPageBreak/>
        <w:t>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rPr>
          <w:rFonts w:hint="eastAsia"/>
        </w:rPr>
      </w:pPr>
    </w:p>
    <w:p w14:paraId="7360537A" w14:textId="19BECAA7" w:rsidR="002D0FA9" w:rsidRDefault="000D19A4" w:rsidP="002D0FA9">
      <w:pPr>
        <w:pStyle w:val="a3"/>
        <w:jc w:val="center"/>
        <w:rPr>
          <w:rFonts w:hint="eastAsia"/>
        </w:rP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rFonts w:hint="eastAsia"/>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rFonts w:hint="eastAsia"/>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rFonts w:hint="eastAsia"/>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rFonts w:hint="eastAsia"/>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rFonts w:hint="eastAsia"/>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rFonts w:hint="eastAsia"/>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rFonts w:hint="eastAsia"/>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rFonts w:hint="eastAsia"/>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rPr>
                <w:rFonts w:hint="eastAsia"/>
              </w:rPr>
            </w:pPr>
            <w:r>
              <w:rPr>
                <w:rFonts w:hint="eastAsia"/>
              </w:rPr>
              <w:t>1</w:t>
            </w:r>
          </w:p>
        </w:tc>
        <w:tc>
          <w:tcPr>
            <w:tcW w:w="1704" w:type="dxa"/>
            <w:tcBorders>
              <w:bottom w:val="nil"/>
            </w:tcBorders>
          </w:tcPr>
          <w:p w14:paraId="589F0185" w14:textId="7054B28D" w:rsidR="000D19A4" w:rsidRDefault="00AF1034" w:rsidP="00AF1034">
            <w:pPr>
              <w:pStyle w:val="a3"/>
              <w:jc w:val="left"/>
              <w:rPr>
                <w:rFonts w:hint="eastAsia"/>
              </w:rPr>
            </w:pPr>
            <w:r w:rsidRPr="00AF1034">
              <w:t>Life</w:t>
            </w:r>
          </w:p>
        </w:tc>
        <w:tc>
          <w:tcPr>
            <w:tcW w:w="1704" w:type="dxa"/>
            <w:tcBorders>
              <w:bottom w:val="nil"/>
            </w:tcBorders>
          </w:tcPr>
          <w:p w14:paraId="670A3989" w14:textId="7A4B3F73" w:rsidR="000D19A4" w:rsidRDefault="00AF1034" w:rsidP="002D0FA9">
            <w:pPr>
              <w:pStyle w:val="a3"/>
              <w:jc w:val="center"/>
              <w:rPr>
                <w:rFonts w:hint="eastAsia"/>
              </w:rPr>
            </w:pPr>
            <w:r w:rsidRPr="00AF1034">
              <w:t>16.45</w:t>
            </w:r>
          </w:p>
        </w:tc>
        <w:tc>
          <w:tcPr>
            <w:tcW w:w="1705" w:type="dxa"/>
            <w:tcBorders>
              <w:bottom w:val="nil"/>
            </w:tcBorders>
          </w:tcPr>
          <w:p w14:paraId="0E4E1E08" w14:textId="0287B2D3" w:rsidR="000D19A4" w:rsidRDefault="00AF1034" w:rsidP="002D0FA9">
            <w:pPr>
              <w:pStyle w:val="a3"/>
              <w:jc w:val="center"/>
              <w:rPr>
                <w:rFonts w:hint="eastAsia"/>
              </w:rPr>
            </w:pPr>
            <w:r w:rsidRPr="00AF1034">
              <w:t>4.28</w:t>
            </w:r>
          </w:p>
        </w:tc>
        <w:tc>
          <w:tcPr>
            <w:tcW w:w="1705" w:type="dxa"/>
            <w:tcBorders>
              <w:bottom w:val="nil"/>
            </w:tcBorders>
          </w:tcPr>
          <w:p w14:paraId="65E2C38A" w14:textId="0DDDE6EC" w:rsidR="000D19A4" w:rsidRDefault="00AF1034" w:rsidP="002D0FA9">
            <w:pPr>
              <w:pStyle w:val="a3"/>
              <w:jc w:val="center"/>
              <w:rPr>
                <w:rFonts w:hint="eastAsia"/>
              </w:rP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rPr>
                <w:rFonts w:hint="eastAsia"/>
              </w:rPr>
            </w:pPr>
            <w:r>
              <w:rPr>
                <w:rFonts w:hint="eastAsia"/>
              </w:rPr>
              <w:t>2</w:t>
            </w:r>
          </w:p>
        </w:tc>
        <w:tc>
          <w:tcPr>
            <w:tcW w:w="1704" w:type="dxa"/>
            <w:tcBorders>
              <w:top w:val="nil"/>
              <w:bottom w:val="nil"/>
            </w:tcBorders>
          </w:tcPr>
          <w:p w14:paraId="0AE0D197" w14:textId="4C2E8106" w:rsidR="000D19A4" w:rsidRDefault="00AF1034" w:rsidP="00AF1034">
            <w:pPr>
              <w:pStyle w:val="a3"/>
              <w:jc w:val="left"/>
              <w:rPr>
                <w:rFonts w:hint="eastAsia"/>
              </w:rPr>
            </w:pPr>
            <w:r w:rsidRPr="00AF1034">
              <w:t>HowTo</w:t>
            </w:r>
          </w:p>
        </w:tc>
        <w:tc>
          <w:tcPr>
            <w:tcW w:w="1704" w:type="dxa"/>
            <w:tcBorders>
              <w:top w:val="nil"/>
              <w:bottom w:val="nil"/>
            </w:tcBorders>
          </w:tcPr>
          <w:p w14:paraId="6DD55329" w14:textId="366EA15D" w:rsidR="000D19A4" w:rsidRDefault="00AF1034" w:rsidP="002D0FA9">
            <w:pPr>
              <w:pStyle w:val="a3"/>
              <w:jc w:val="center"/>
              <w:rPr>
                <w:rFonts w:hint="eastAsia"/>
              </w:rPr>
            </w:pPr>
            <w:r w:rsidRPr="00AF1034">
              <w:t>11.68</w:t>
            </w:r>
          </w:p>
        </w:tc>
        <w:tc>
          <w:tcPr>
            <w:tcW w:w="1705" w:type="dxa"/>
            <w:tcBorders>
              <w:top w:val="nil"/>
              <w:bottom w:val="nil"/>
            </w:tcBorders>
          </w:tcPr>
          <w:p w14:paraId="2BE44CC6" w14:textId="363007B7" w:rsidR="000D19A4" w:rsidRDefault="00AF1034" w:rsidP="002D0FA9">
            <w:pPr>
              <w:pStyle w:val="a3"/>
              <w:jc w:val="center"/>
              <w:rPr>
                <w:rFonts w:hint="eastAsia"/>
              </w:rPr>
            </w:pPr>
            <w:r w:rsidRPr="00AF1034">
              <w:t>8.15</w:t>
            </w:r>
          </w:p>
        </w:tc>
        <w:tc>
          <w:tcPr>
            <w:tcW w:w="1705" w:type="dxa"/>
            <w:tcBorders>
              <w:top w:val="nil"/>
              <w:bottom w:val="nil"/>
            </w:tcBorders>
          </w:tcPr>
          <w:p w14:paraId="70620B96" w14:textId="5C0BCFC4" w:rsidR="000D19A4" w:rsidRDefault="00AF1034" w:rsidP="002D0FA9">
            <w:pPr>
              <w:pStyle w:val="a3"/>
              <w:jc w:val="center"/>
              <w:rPr>
                <w:rFonts w:hint="eastAsia"/>
              </w:rP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rPr>
                <w:rFonts w:hint="eastAsia"/>
              </w:rPr>
            </w:pPr>
            <w:r>
              <w:rPr>
                <w:rFonts w:hint="eastAsia"/>
              </w:rPr>
              <w:t>3</w:t>
            </w:r>
          </w:p>
        </w:tc>
        <w:tc>
          <w:tcPr>
            <w:tcW w:w="1704" w:type="dxa"/>
            <w:tcBorders>
              <w:top w:val="nil"/>
              <w:bottom w:val="nil"/>
            </w:tcBorders>
          </w:tcPr>
          <w:p w14:paraId="73A1D03E" w14:textId="2536F2BA" w:rsidR="000D19A4" w:rsidRDefault="00BA0CD4" w:rsidP="00BA0CD4">
            <w:pPr>
              <w:pStyle w:val="a3"/>
              <w:jc w:val="left"/>
              <w:rPr>
                <w:rFonts w:hint="eastAsia"/>
              </w:rPr>
            </w:pPr>
            <w:r w:rsidRPr="00BA0CD4">
              <w:t>Music</w:t>
            </w:r>
          </w:p>
        </w:tc>
        <w:tc>
          <w:tcPr>
            <w:tcW w:w="1704" w:type="dxa"/>
            <w:tcBorders>
              <w:top w:val="nil"/>
              <w:bottom w:val="nil"/>
            </w:tcBorders>
          </w:tcPr>
          <w:p w14:paraId="21BED1F6" w14:textId="0FE75DA9" w:rsidR="000D19A4" w:rsidRDefault="00BA0CD4" w:rsidP="002D0FA9">
            <w:pPr>
              <w:pStyle w:val="a3"/>
              <w:jc w:val="center"/>
              <w:rPr>
                <w:rFonts w:hint="eastAsia"/>
              </w:rPr>
            </w:pPr>
            <w:r w:rsidRPr="00BA0CD4">
              <w:t>10.86</w:t>
            </w:r>
          </w:p>
        </w:tc>
        <w:tc>
          <w:tcPr>
            <w:tcW w:w="1705" w:type="dxa"/>
            <w:tcBorders>
              <w:top w:val="nil"/>
              <w:bottom w:val="nil"/>
            </w:tcBorders>
          </w:tcPr>
          <w:p w14:paraId="30899286" w14:textId="4128F11D" w:rsidR="000D19A4" w:rsidRDefault="00BA0CD4" w:rsidP="002D0FA9">
            <w:pPr>
              <w:pStyle w:val="a3"/>
              <w:jc w:val="center"/>
              <w:rPr>
                <w:rFonts w:hint="eastAsia"/>
              </w:rPr>
            </w:pPr>
            <w:r w:rsidRPr="00BA0CD4">
              <w:t>3.71</w:t>
            </w:r>
          </w:p>
        </w:tc>
        <w:tc>
          <w:tcPr>
            <w:tcW w:w="1705" w:type="dxa"/>
            <w:tcBorders>
              <w:top w:val="nil"/>
              <w:bottom w:val="nil"/>
            </w:tcBorders>
          </w:tcPr>
          <w:p w14:paraId="28C6F573" w14:textId="35439A77" w:rsidR="000D19A4" w:rsidRDefault="00BA0CD4" w:rsidP="002D0FA9">
            <w:pPr>
              <w:pStyle w:val="a3"/>
              <w:jc w:val="center"/>
              <w:rPr>
                <w:rFonts w:hint="eastAsia"/>
              </w:rP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rPr>
                <w:rFonts w:hint="eastAsia"/>
              </w:rPr>
            </w:pPr>
            <w:r>
              <w:rPr>
                <w:rFonts w:hint="eastAsia"/>
              </w:rPr>
              <w:t>4</w:t>
            </w:r>
          </w:p>
        </w:tc>
        <w:tc>
          <w:tcPr>
            <w:tcW w:w="1704" w:type="dxa"/>
            <w:tcBorders>
              <w:top w:val="nil"/>
              <w:bottom w:val="nil"/>
            </w:tcBorders>
          </w:tcPr>
          <w:p w14:paraId="1E9E25E3" w14:textId="1152C879" w:rsidR="000D19A4" w:rsidRDefault="00A967A0" w:rsidP="00A967A0">
            <w:pPr>
              <w:pStyle w:val="a3"/>
              <w:jc w:val="left"/>
              <w:rPr>
                <w:rFonts w:hint="eastAsia"/>
              </w:rPr>
            </w:pPr>
            <w:r w:rsidRPr="00A967A0">
              <w:t>Game</w:t>
            </w:r>
          </w:p>
        </w:tc>
        <w:tc>
          <w:tcPr>
            <w:tcW w:w="1704" w:type="dxa"/>
            <w:tcBorders>
              <w:top w:val="nil"/>
              <w:bottom w:val="nil"/>
            </w:tcBorders>
          </w:tcPr>
          <w:p w14:paraId="34203827" w14:textId="7318A562" w:rsidR="000D19A4" w:rsidRDefault="00A967A0" w:rsidP="002D0FA9">
            <w:pPr>
              <w:pStyle w:val="a3"/>
              <w:jc w:val="center"/>
              <w:rPr>
                <w:rFonts w:hint="eastAsia"/>
              </w:rPr>
            </w:pPr>
            <w:r w:rsidRPr="00A967A0">
              <w:t>9.32</w:t>
            </w:r>
          </w:p>
        </w:tc>
        <w:tc>
          <w:tcPr>
            <w:tcW w:w="1705" w:type="dxa"/>
            <w:tcBorders>
              <w:top w:val="nil"/>
              <w:bottom w:val="nil"/>
            </w:tcBorders>
          </w:tcPr>
          <w:p w14:paraId="5316FCF8" w14:textId="3A6C05A5" w:rsidR="000D19A4" w:rsidRDefault="00A967A0" w:rsidP="002D0FA9">
            <w:pPr>
              <w:pStyle w:val="a3"/>
              <w:jc w:val="center"/>
              <w:rPr>
                <w:rFonts w:hint="eastAsia"/>
              </w:rPr>
            </w:pPr>
            <w:r w:rsidRPr="00A967A0">
              <w:t>20.27</w:t>
            </w:r>
          </w:p>
        </w:tc>
        <w:tc>
          <w:tcPr>
            <w:tcW w:w="1705" w:type="dxa"/>
            <w:tcBorders>
              <w:top w:val="nil"/>
              <w:bottom w:val="nil"/>
            </w:tcBorders>
          </w:tcPr>
          <w:p w14:paraId="33F396E7" w14:textId="4D427DFE" w:rsidR="000D19A4" w:rsidRDefault="00A967A0" w:rsidP="002D0FA9">
            <w:pPr>
              <w:pStyle w:val="a3"/>
              <w:jc w:val="center"/>
              <w:rPr>
                <w:rFonts w:hint="eastAsia"/>
              </w:rP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rPr>
                <w:rFonts w:hint="eastAsia"/>
              </w:rPr>
            </w:pPr>
            <w:r>
              <w:rPr>
                <w:rFonts w:hint="eastAsia"/>
              </w:rPr>
              <w:t>5</w:t>
            </w:r>
          </w:p>
        </w:tc>
        <w:tc>
          <w:tcPr>
            <w:tcW w:w="1704" w:type="dxa"/>
            <w:tcBorders>
              <w:top w:val="nil"/>
              <w:bottom w:val="nil"/>
            </w:tcBorders>
          </w:tcPr>
          <w:p w14:paraId="2B17E621" w14:textId="4F1EA158" w:rsidR="000D19A4" w:rsidRDefault="00A967A0" w:rsidP="00A967A0">
            <w:pPr>
              <w:pStyle w:val="a3"/>
              <w:jc w:val="left"/>
              <w:rPr>
                <w:rFonts w:hint="eastAsia"/>
              </w:rPr>
            </w:pPr>
            <w:r w:rsidRPr="00A967A0">
              <w:t>Family</w:t>
            </w:r>
          </w:p>
        </w:tc>
        <w:tc>
          <w:tcPr>
            <w:tcW w:w="1704" w:type="dxa"/>
            <w:tcBorders>
              <w:top w:val="nil"/>
              <w:bottom w:val="nil"/>
            </w:tcBorders>
          </w:tcPr>
          <w:p w14:paraId="4EE43723" w14:textId="3DAEF96D" w:rsidR="000D19A4" w:rsidRDefault="00A967A0" w:rsidP="002D0FA9">
            <w:pPr>
              <w:pStyle w:val="a3"/>
              <w:jc w:val="center"/>
              <w:rPr>
                <w:rFonts w:hint="eastAsia"/>
              </w:rPr>
            </w:pPr>
            <w:r w:rsidRPr="00A967A0">
              <w:t>7.14</w:t>
            </w:r>
          </w:p>
        </w:tc>
        <w:tc>
          <w:tcPr>
            <w:tcW w:w="1705" w:type="dxa"/>
            <w:tcBorders>
              <w:top w:val="nil"/>
              <w:bottom w:val="nil"/>
            </w:tcBorders>
          </w:tcPr>
          <w:p w14:paraId="24240791" w14:textId="73836B42" w:rsidR="000D19A4" w:rsidRDefault="00A967A0" w:rsidP="002D0FA9">
            <w:pPr>
              <w:pStyle w:val="a3"/>
              <w:jc w:val="center"/>
              <w:rPr>
                <w:rFonts w:hint="eastAsia"/>
              </w:rPr>
            </w:pPr>
            <w:r w:rsidRPr="00A967A0">
              <w:t>1.93</w:t>
            </w:r>
          </w:p>
        </w:tc>
        <w:tc>
          <w:tcPr>
            <w:tcW w:w="1705" w:type="dxa"/>
            <w:tcBorders>
              <w:top w:val="nil"/>
              <w:bottom w:val="nil"/>
            </w:tcBorders>
          </w:tcPr>
          <w:p w14:paraId="154314F4" w14:textId="71F7348D" w:rsidR="000D19A4" w:rsidRDefault="00A967A0" w:rsidP="002D0FA9">
            <w:pPr>
              <w:pStyle w:val="a3"/>
              <w:jc w:val="center"/>
              <w:rPr>
                <w:rFonts w:hint="eastAsia"/>
              </w:rP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rPr>
                <w:rFonts w:hint="eastAsia"/>
              </w:rPr>
            </w:pPr>
            <w:r>
              <w:rPr>
                <w:rFonts w:hint="eastAsia"/>
              </w:rPr>
              <w:t>6</w:t>
            </w:r>
          </w:p>
        </w:tc>
        <w:tc>
          <w:tcPr>
            <w:tcW w:w="1704" w:type="dxa"/>
            <w:tcBorders>
              <w:top w:val="nil"/>
              <w:bottom w:val="nil"/>
            </w:tcBorders>
          </w:tcPr>
          <w:p w14:paraId="09DFCC98" w14:textId="5857CB28" w:rsidR="000D19A4" w:rsidRDefault="00A967A0" w:rsidP="00A967A0">
            <w:pPr>
              <w:pStyle w:val="a3"/>
              <w:jc w:val="left"/>
              <w:rPr>
                <w:rFonts w:hint="eastAsia"/>
              </w:rPr>
            </w:pPr>
            <w:r w:rsidRPr="00A967A0">
              <w:t>TV Episode</w:t>
            </w:r>
          </w:p>
        </w:tc>
        <w:tc>
          <w:tcPr>
            <w:tcW w:w="1704" w:type="dxa"/>
            <w:tcBorders>
              <w:top w:val="nil"/>
              <w:bottom w:val="nil"/>
            </w:tcBorders>
          </w:tcPr>
          <w:p w14:paraId="69B88682" w14:textId="446086E2" w:rsidR="000D19A4" w:rsidRDefault="00A967A0" w:rsidP="002D0FA9">
            <w:pPr>
              <w:pStyle w:val="a3"/>
              <w:jc w:val="center"/>
              <w:rPr>
                <w:rFonts w:hint="eastAsia"/>
              </w:rPr>
            </w:pPr>
            <w:r w:rsidRPr="00A967A0">
              <w:t>7.00</w:t>
            </w:r>
          </w:p>
        </w:tc>
        <w:tc>
          <w:tcPr>
            <w:tcW w:w="1705" w:type="dxa"/>
            <w:tcBorders>
              <w:top w:val="nil"/>
              <w:bottom w:val="nil"/>
            </w:tcBorders>
          </w:tcPr>
          <w:p w14:paraId="670D1845" w14:textId="6AC394C5" w:rsidR="000D19A4" w:rsidRDefault="00A967A0" w:rsidP="002D0FA9">
            <w:pPr>
              <w:pStyle w:val="a3"/>
              <w:jc w:val="center"/>
              <w:rPr>
                <w:rFonts w:hint="eastAsia"/>
              </w:rPr>
            </w:pPr>
            <w:r w:rsidRPr="00A967A0">
              <w:t>17.49</w:t>
            </w:r>
          </w:p>
        </w:tc>
        <w:tc>
          <w:tcPr>
            <w:tcW w:w="1705" w:type="dxa"/>
            <w:tcBorders>
              <w:top w:val="nil"/>
              <w:bottom w:val="nil"/>
            </w:tcBorders>
          </w:tcPr>
          <w:p w14:paraId="7C68F03F" w14:textId="3EB3819C" w:rsidR="000D19A4" w:rsidRDefault="00A967A0" w:rsidP="002D0FA9">
            <w:pPr>
              <w:pStyle w:val="a3"/>
              <w:jc w:val="center"/>
              <w:rPr>
                <w:rFonts w:hint="eastAsia"/>
              </w:rP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rPr>
                <w:rFonts w:hint="eastAsia"/>
              </w:rPr>
            </w:pPr>
            <w:r>
              <w:rPr>
                <w:rFonts w:hint="eastAsia"/>
              </w:rPr>
              <w:t>7</w:t>
            </w:r>
          </w:p>
        </w:tc>
        <w:tc>
          <w:tcPr>
            <w:tcW w:w="1704" w:type="dxa"/>
            <w:tcBorders>
              <w:top w:val="nil"/>
              <w:bottom w:val="nil"/>
            </w:tcBorders>
          </w:tcPr>
          <w:p w14:paraId="47B8E8D0" w14:textId="1B9C65B0" w:rsidR="00A72072" w:rsidRDefault="00A967A0" w:rsidP="00A967A0">
            <w:pPr>
              <w:pStyle w:val="a3"/>
              <w:jc w:val="left"/>
              <w:rPr>
                <w:rFonts w:hint="eastAsia"/>
              </w:rPr>
            </w:pPr>
            <w:r w:rsidRPr="00A967A0">
              <w:t>News</w:t>
            </w:r>
          </w:p>
        </w:tc>
        <w:tc>
          <w:tcPr>
            <w:tcW w:w="1704" w:type="dxa"/>
            <w:tcBorders>
              <w:top w:val="nil"/>
              <w:bottom w:val="nil"/>
            </w:tcBorders>
          </w:tcPr>
          <w:p w14:paraId="1BC857D2" w14:textId="56589117" w:rsidR="00A72072" w:rsidRDefault="00A967A0" w:rsidP="002D0FA9">
            <w:pPr>
              <w:pStyle w:val="a3"/>
              <w:jc w:val="center"/>
              <w:rPr>
                <w:rFonts w:hint="eastAsia"/>
              </w:rPr>
            </w:pPr>
            <w:r w:rsidRPr="00A967A0">
              <w:t>6.02</w:t>
            </w:r>
          </w:p>
        </w:tc>
        <w:tc>
          <w:tcPr>
            <w:tcW w:w="1705" w:type="dxa"/>
            <w:tcBorders>
              <w:top w:val="nil"/>
              <w:bottom w:val="nil"/>
            </w:tcBorders>
          </w:tcPr>
          <w:p w14:paraId="6FDDC81C" w14:textId="25A97B71" w:rsidR="00A72072" w:rsidRDefault="00A967A0" w:rsidP="002D0FA9">
            <w:pPr>
              <w:pStyle w:val="a3"/>
              <w:jc w:val="center"/>
              <w:rPr>
                <w:rFonts w:hint="eastAsia"/>
              </w:rPr>
            </w:pPr>
            <w:r w:rsidRPr="00A967A0">
              <w:t>2.26</w:t>
            </w:r>
          </w:p>
        </w:tc>
        <w:tc>
          <w:tcPr>
            <w:tcW w:w="1705" w:type="dxa"/>
            <w:tcBorders>
              <w:top w:val="nil"/>
              <w:bottom w:val="nil"/>
            </w:tcBorders>
          </w:tcPr>
          <w:p w14:paraId="2A52DC8C" w14:textId="1D11BA8A" w:rsidR="00A72072" w:rsidRDefault="00A967A0" w:rsidP="002D0FA9">
            <w:pPr>
              <w:pStyle w:val="a3"/>
              <w:jc w:val="center"/>
              <w:rPr>
                <w:rFonts w:hint="eastAsia"/>
              </w:rP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rPr>
                <w:rFonts w:hint="eastAsia"/>
              </w:rPr>
            </w:pPr>
            <w:r>
              <w:rPr>
                <w:rFonts w:hint="eastAsia"/>
              </w:rPr>
              <w:t>8</w:t>
            </w:r>
          </w:p>
        </w:tc>
        <w:tc>
          <w:tcPr>
            <w:tcW w:w="1704" w:type="dxa"/>
            <w:tcBorders>
              <w:top w:val="nil"/>
              <w:bottom w:val="nil"/>
            </w:tcBorders>
          </w:tcPr>
          <w:p w14:paraId="424D22F0" w14:textId="593F7882" w:rsidR="00A72072" w:rsidRDefault="00A967A0" w:rsidP="00A967A0">
            <w:pPr>
              <w:pStyle w:val="a3"/>
              <w:jc w:val="left"/>
              <w:rPr>
                <w:rFonts w:hint="eastAsia"/>
              </w:rPr>
            </w:pPr>
            <w:r w:rsidRPr="00A967A0">
              <w:t>Sport</w:t>
            </w:r>
          </w:p>
        </w:tc>
        <w:tc>
          <w:tcPr>
            <w:tcW w:w="1704" w:type="dxa"/>
            <w:tcBorders>
              <w:top w:val="nil"/>
              <w:bottom w:val="nil"/>
            </w:tcBorders>
          </w:tcPr>
          <w:p w14:paraId="24421F57" w14:textId="329CFC64" w:rsidR="00A72072" w:rsidRDefault="00A967A0" w:rsidP="002D0FA9">
            <w:pPr>
              <w:pStyle w:val="a3"/>
              <w:jc w:val="center"/>
              <w:rPr>
                <w:rFonts w:hint="eastAsia"/>
              </w:rPr>
            </w:pPr>
            <w:r w:rsidRPr="00A967A0">
              <w:t>5.44</w:t>
            </w:r>
          </w:p>
        </w:tc>
        <w:tc>
          <w:tcPr>
            <w:tcW w:w="1705" w:type="dxa"/>
            <w:tcBorders>
              <w:top w:val="nil"/>
              <w:bottom w:val="nil"/>
            </w:tcBorders>
          </w:tcPr>
          <w:p w14:paraId="17B91164" w14:textId="5658C270" w:rsidR="00A72072" w:rsidRDefault="00A967A0" w:rsidP="002D0FA9">
            <w:pPr>
              <w:pStyle w:val="a3"/>
              <w:jc w:val="center"/>
              <w:rPr>
                <w:rFonts w:hint="eastAsia"/>
              </w:rPr>
            </w:pPr>
            <w:r w:rsidRPr="00A967A0">
              <w:t>3.97</w:t>
            </w:r>
          </w:p>
        </w:tc>
        <w:tc>
          <w:tcPr>
            <w:tcW w:w="1705" w:type="dxa"/>
            <w:tcBorders>
              <w:top w:val="nil"/>
              <w:bottom w:val="nil"/>
            </w:tcBorders>
          </w:tcPr>
          <w:p w14:paraId="31DCF96D" w14:textId="67E0EB9E" w:rsidR="00A72072" w:rsidRDefault="00A967A0" w:rsidP="002D0FA9">
            <w:pPr>
              <w:pStyle w:val="a3"/>
              <w:jc w:val="center"/>
              <w:rPr>
                <w:rFonts w:hint="eastAsia"/>
              </w:rP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rPr>
                <w:rFonts w:hint="eastAsia"/>
              </w:rPr>
            </w:pPr>
            <w:r>
              <w:rPr>
                <w:rFonts w:hint="eastAsia"/>
              </w:rPr>
              <w:t>9</w:t>
            </w:r>
          </w:p>
        </w:tc>
        <w:tc>
          <w:tcPr>
            <w:tcW w:w="1704" w:type="dxa"/>
            <w:tcBorders>
              <w:top w:val="nil"/>
              <w:bottom w:val="nil"/>
            </w:tcBorders>
          </w:tcPr>
          <w:p w14:paraId="37C8A8F4" w14:textId="0CE56F23" w:rsidR="00A72072" w:rsidRDefault="00A967A0" w:rsidP="00A967A0">
            <w:pPr>
              <w:pStyle w:val="a3"/>
              <w:jc w:val="left"/>
              <w:rPr>
                <w:rFonts w:hint="eastAsia"/>
              </w:rPr>
            </w:pPr>
            <w:r w:rsidRPr="00A967A0">
              <w:t>Creativity</w:t>
            </w:r>
          </w:p>
        </w:tc>
        <w:tc>
          <w:tcPr>
            <w:tcW w:w="1704" w:type="dxa"/>
            <w:tcBorders>
              <w:top w:val="nil"/>
              <w:bottom w:val="nil"/>
            </w:tcBorders>
          </w:tcPr>
          <w:p w14:paraId="28066A64" w14:textId="6971ABE7" w:rsidR="00A72072" w:rsidRDefault="00A967A0" w:rsidP="002D0FA9">
            <w:pPr>
              <w:pStyle w:val="a3"/>
              <w:jc w:val="center"/>
              <w:rPr>
                <w:rFonts w:hint="eastAsia"/>
              </w:rPr>
            </w:pPr>
            <w:r w:rsidRPr="00A967A0">
              <w:t>4.12</w:t>
            </w:r>
          </w:p>
        </w:tc>
        <w:tc>
          <w:tcPr>
            <w:tcW w:w="1705" w:type="dxa"/>
            <w:tcBorders>
              <w:top w:val="nil"/>
              <w:bottom w:val="nil"/>
            </w:tcBorders>
          </w:tcPr>
          <w:p w14:paraId="192C3853" w14:textId="4D16DA96" w:rsidR="00A72072" w:rsidRDefault="00A967A0" w:rsidP="002D0FA9">
            <w:pPr>
              <w:pStyle w:val="a3"/>
              <w:jc w:val="center"/>
              <w:rPr>
                <w:rFonts w:hint="eastAsia"/>
              </w:rPr>
            </w:pPr>
            <w:r w:rsidRPr="00A967A0">
              <w:t>3.80</w:t>
            </w:r>
          </w:p>
        </w:tc>
        <w:tc>
          <w:tcPr>
            <w:tcW w:w="1705" w:type="dxa"/>
            <w:tcBorders>
              <w:top w:val="nil"/>
              <w:bottom w:val="nil"/>
            </w:tcBorders>
          </w:tcPr>
          <w:p w14:paraId="50799241" w14:textId="125FB9B7" w:rsidR="00A72072" w:rsidRDefault="00A967A0" w:rsidP="002D0FA9">
            <w:pPr>
              <w:pStyle w:val="a3"/>
              <w:jc w:val="center"/>
              <w:rPr>
                <w:rFonts w:hint="eastAsia"/>
              </w:rP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rPr>
                <w:rFonts w:hint="eastAsia"/>
              </w:rPr>
            </w:pPr>
            <w:r>
              <w:rPr>
                <w:rFonts w:hint="eastAsia"/>
              </w:rPr>
              <w:t>10</w:t>
            </w:r>
          </w:p>
        </w:tc>
        <w:tc>
          <w:tcPr>
            <w:tcW w:w="1704" w:type="dxa"/>
            <w:tcBorders>
              <w:top w:val="nil"/>
            </w:tcBorders>
          </w:tcPr>
          <w:p w14:paraId="425173C6" w14:textId="2CBCAAE2" w:rsidR="00A72072" w:rsidRDefault="00A967A0" w:rsidP="00A967A0">
            <w:pPr>
              <w:pStyle w:val="a3"/>
              <w:jc w:val="left"/>
              <w:rPr>
                <w:rFonts w:hint="eastAsia"/>
              </w:rPr>
            </w:pPr>
            <w:r w:rsidRPr="00A967A0">
              <w:t>Amateur</w:t>
            </w:r>
          </w:p>
        </w:tc>
        <w:tc>
          <w:tcPr>
            <w:tcW w:w="1704" w:type="dxa"/>
            <w:tcBorders>
              <w:top w:val="nil"/>
            </w:tcBorders>
          </w:tcPr>
          <w:p w14:paraId="49D3419B" w14:textId="54500C5C" w:rsidR="00A72072" w:rsidRDefault="00A967A0" w:rsidP="002D0FA9">
            <w:pPr>
              <w:pStyle w:val="a3"/>
              <w:jc w:val="center"/>
              <w:rPr>
                <w:rFonts w:hint="eastAsia"/>
              </w:rPr>
            </w:pPr>
            <w:r w:rsidRPr="00A967A0">
              <w:t>4.02</w:t>
            </w:r>
          </w:p>
        </w:tc>
        <w:tc>
          <w:tcPr>
            <w:tcW w:w="1705" w:type="dxa"/>
            <w:tcBorders>
              <w:top w:val="nil"/>
            </w:tcBorders>
          </w:tcPr>
          <w:p w14:paraId="4888A682" w14:textId="4E6BBD54" w:rsidR="00A72072" w:rsidRDefault="00A967A0" w:rsidP="002D0FA9">
            <w:pPr>
              <w:pStyle w:val="a3"/>
              <w:jc w:val="center"/>
              <w:rPr>
                <w:rFonts w:hint="eastAsia"/>
              </w:rPr>
            </w:pPr>
            <w:r w:rsidRPr="00A967A0">
              <w:t>1.85</w:t>
            </w:r>
          </w:p>
        </w:tc>
        <w:tc>
          <w:tcPr>
            <w:tcW w:w="1705" w:type="dxa"/>
            <w:tcBorders>
              <w:top w:val="nil"/>
            </w:tcBorders>
          </w:tcPr>
          <w:p w14:paraId="3D68A2D7" w14:textId="123019AE" w:rsidR="00A72072" w:rsidRDefault="00A967A0" w:rsidP="002D0FA9">
            <w:pPr>
              <w:pStyle w:val="a3"/>
              <w:jc w:val="center"/>
              <w:rPr>
                <w:rFonts w:hint="eastAsia"/>
              </w:rP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rFonts w:hint="eastAsia"/>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rFonts w:hint="eastAsia"/>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rFonts w:hint="eastAsia"/>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rFonts w:hint="eastAsia"/>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rFonts w:hint="eastAsia"/>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rFonts w:hint="eastAsia"/>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rFonts w:hint="eastAsia"/>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rFonts w:hint="eastAsia"/>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rPr>
                <w:rFonts w:hint="eastAsia"/>
              </w:rPr>
            </w:pPr>
            <w:r>
              <w:rPr>
                <w:rFonts w:hint="eastAsia"/>
              </w:rPr>
              <w:t>1</w:t>
            </w:r>
          </w:p>
        </w:tc>
        <w:tc>
          <w:tcPr>
            <w:tcW w:w="1704" w:type="dxa"/>
            <w:tcBorders>
              <w:bottom w:val="nil"/>
            </w:tcBorders>
          </w:tcPr>
          <w:p w14:paraId="48AC21E4" w14:textId="64B8E901" w:rsidR="00A72072" w:rsidRDefault="008C3148" w:rsidP="008C3148">
            <w:pPr>
              <w:pStyle w:val="a3"/>
              <w:jc w:val="left"/>
              <w:rPr>
                <w:rFonts w:hint="eastAsia"/>
              </w:rPr>
            </w:pPr>
            <w:r w:rsidRPr="008C3148">
              <w:t>TV Episode</w:t>
            </w:r>
          </w:p>
        </w:tc>
        <w:tc>
          <w:tcPr>
            <w:tcW w:w="1704" w:type="dxa"/>
            <w:tcBorders>
              <w:bottom w:val="nil"/>
            </w:tcBorders>
          </w:tcPr>
          <w:p w14:paraId="0E9D0677" w14:textId="5BED9E79" w:rsidR="00A72072" w:rsidRDefault="008C3148" w:rsidP="002D0FA9">
            <w:pPr>
              <w:pStyle w:val="a3"/>
              <w:jc w:val="center"/>
              <w:rPr>
                <w:rFonts w:hint="eastAsia"/>
              </w:rPr>
            </w:pPr>
            <w:r w:rsidRPr="008C3148">
              <w:t>26.45</w:t>
            </w:r>
          </w:p>
        </w:tc>
        <w:tc>
          <w:tcPr>
            <w:tcW w:w="1705" w:type="dxa"/>
            <w:tcBorders>
              <w:bottom w:val="nil"/>
            </w:tcBorders>
          </w:tcPr>
          <w:p w14:paraId="390DC684" w14:textId="1A41243D" w:rsidR="00A72072" w:rsidRDefault="008C3148" w:rsidP="002D0FA9">
            <w:pPr>
              <w:pStyle w:val="a3"/>
              <w:jc w:val="center"/>
              <w:rPr>
                <w:rFonts w:hint="eastAsia"/>
              </w:rPr>
            </w:pPr>
            <w:r w:rsidRPr="008C3148">
              <w:t>44.85</w:t>
            </w:r>
          </w:p>
        </w:tc>
        <w:tc>
          <w:tcPr>
            <w:tcW w:w="1705" w:type="dxa"/>
            <w:tcBorders>
              <w:bottom w:val="nil"/>
            </w:tcBorders>
          </w:tcPr>
          <w:p w14:paraId="60859423" w14:textId="5852E411" w:rsidR="00A72072" w:rsidRDefault="008C3148" w:rsidP="002D0FA9">
            <w:pPr>
              <w:pStyle w:val="a3"/>
              <w:jc w:val="center"/>
              <w:rPr>
                <w:rFonts w:hint="eastAsia"/>
              </w:rP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rPr>
                <w:rFonts w:hint="eastAsia"/>
              </w:rPr>
            </w:pPr>
            <w:r>
              <w:rPr>
                <w:rFonts w:hint="eastAsia"/>
              </w:rPr>
              <w:t>2</w:t>
            </w:r>
          </w:p>
        </w:tc>
        <w:tc>
          <w:tcPr>
            <w:tcW w:w="1704" w:type="dxa"/>
            <w:tcBorders>
              <w:top w:val="nil"/>
              <w:bottom w:val="nil"/>
            </w:tcBorders>
          </w:tcPr>
          <w:p w14:paraId="3A068583" w14:textId="7267649A" w:rsidR="00A72072" w:rsidRDefault="005F4725" w:rsidP="005F4725">
            <w:pPr>
              <w:pStyle w:val="a3"/>
              <w:jc w:val="left"/>
              <w:rPr>
                <w:rFonts w:hint="eastAsia"/>
              </w:rPr>
            </w:pPr>
            <w:r w:rsidRPr="005F4725">
              <w:t>Animation</w:t>
            </w:r>
          </w:p>
        </w:tc>
        <w:tc>
          <w:tcPr>
            <w:tcW w:w="1704" w:type="dxa"/>
            <w:tcBorders>
              <w:top w:val="nil"/>
              <w:bottom w:val="nil"/>
            </w:tcBorders>
          </w:tcPr>
          <w:p w14:paraId="273CD353" w14:textId="61CC8552" w:rsidR="00A72072" w:rsidRDefault="005F4725" w:rsidP="002D0FA9">
            <w:pPr>
              <w:pStyle w:val="a3"/>
              <w:jc w:val="center"/>
              <w:rPr>
                <w:rFonts w:hint="eastAsia"/>
              </w:rPr>
            </w:pPr>
            <w:r w:rsidRPr="005F4725">
              <w:t>10.20</w:t>
            </w:r>
          </w:p>
        </w:tc>
        <w:tc>
          <w:tcPr>
            <w:tcW w:w="1705" w:type="dxa"/>
            <w:tcBorders>
              <w:top w:val="nil"/>
              <w:bottom w:val="nil"/>
            </w:tcBorders>
          </w:tcPr>
          <w:p w14:paraId="6383DDBC" w14:textId="4F56C718" w:rsidR="00A72072" w:rsidRDefault="005F4725" w:rsidP="002D0FA9">
            <w:pPr>
              <w:pStyle w:val="a3"/>
              <w:jc w:val="center"/>
              <w:rPr>
                <w:rFonts w:hint="eastAsia"/>
              </w:rPr>
            </w:pPr>
            <w:r w:rsidRPr="005F4725">
              <w:t>13.00</w:t>
            </w:r>
          </w:p>
        </w:tc>
        <w:tc>
          <w:tcPr>
            <w:tcW w:w="1705" w:type="dxa"/>
            <w:tcBorders>
              <w:top w:val="nil"/>
              <w:bottom w:val="nil"/>
            </w:tcBorders>
          </w:tcPr>
          <w:p w14:paraId="54DE532E" w14:textId="065520F2" w:rsidR="00A72072" w:rsidRDefault="005F4725" w:rsidP="002D0FA9">
            <w:pPr>
              <w:pStyle w:val="a3"/>
              <w:jc w:val="center"/>
              <w:rPr>
                <w:rFonts w:hint="eastAsia"/>
              </w:rP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rPr>
                <w:rFonts w:hint="eastAsia"/>
              </w:rPr>
            </w:pPr>
            <w:r>
              <w:rPr>
                <w:rFonts w:hint="eastAsia"/>
              </w:rPr>
              <w:t>3</w:t>
            </w:r>
          </w:p>
        </w:tc>
        <w:tc>
          <w:tcPr>
            <w:tcW w:w="1704" w:type="dxa"/>
            <w:tcBorders>
              <w:top w:val="nil"/>
              <w:bottom w:val="nil"/>
            </w:tcBorders>
          </w:tcPr>
          <w:p w14:paraId="7B103750" w14:textId="7AFD4B07" w:rsidR="00A72072" w:rsidRDefault="00A31CC9" w:rsidP="00A31CC9">
            <w:pPr>
              <w:pStyle w:val="a3"/>
              <w:jc w:val="left"/>
              <w:rPr>
                <w:rFonts w:hint="eastAsia"/>
              </w:rPr>
            </w:pPr>
            <w:r w:rsidRPr="00A31CC9">
              <w:t>Movie</w:t>
            </w:r>
          </w:p>
        </w:tc>
        <w:tc>
          <w:tcPr>
            <w:tcW w:w="1704" w:type="dxa"/>
            <w:tcBorders>
              <w:top w:val="nil"/>
              <w:bottom w:val="nil"/>
            </w:tcBorders>
          </w:tcPr>
          <w:p w14:paraId="3826F2DF" w14:textId="718B033E" w:rsidR="00A72072" w:rsidRDefault="00A31CC9" w:rsidP="002D0FA9">
            <w:pPr>
              <w:pStyle w:val="a3"/>
              <w:jc w:val="center"/>
              <w:rPr>
                <w:rFonts w:hint="eastAsia"/>
              </w:rPr>
            </w:pPr>
            <w:r w:rsidRPr="00A31CC9">
              <w:t>8.07</w:t>
            </w:r>
          </w:p>
        </w:tc>
        <w:tc>
          <w:tcPr>
            <w:tcW w:w="1705" w:type="dxa"/>
            <w:tcBorders>
              <w:top w:val="nil"/>
              <w:bottom w:val="nil"/>
            </w:tcBorders>
          </w:tcPr>
          <w:p w14:paraId="494023C3" w14:textId="0A8F2228" w:rsidR="00A72072" w:rsidRDefault="00A31CC9" w:rsidP="002D0FA9">
            <w:pPr>
              <w:pStyle w:val="a3"/>
              <w:jc w:val="center"/>
              <w:rPr>
                <w:rFonts w:hint="eastAsia"/>
              </w:rPr>
            </w:pPr>
            <w:r w:rsidRPr="00A31CC9">
              <w:t>87.21</w:t>
            </w:r>
          </w:p>
        </w:tc>
        <w:tc>
          <w:tcPr>
            <w:tcW w:w="1705" w:type="dxa"/>
            <w:tcBorders>
              <w:top w:val="nil"/>
              <w:bottom w:val="nil"/>
            </w:tcBorders>
          </w:tcPr>
          <w:p w14:paraId="3CA8C602" w14:textId="641E5A41" w:rsidR="00A72072" w:rsidRDefault="00A31CC9" w:rsidP="002D0FA9">
            <w:pPr>
              <w:pStyle w:val="a3"/>
              <w:jc w:val="center"/>
              <w:rPr>
                <w:rFonts w:hint="eastAsia"/>
              </w:rP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rPr>
                <w:rFonts w:hint="eastAsia"/>
              </w:rPr>
            </w:pPr>
            <w:r>
              <w:rPr>
                <w:rFonts w:hint="eastAsia"/>
              </w:rPr>
              <w:t>4</w:t>
            </w:r>
          </w:p>
        </w:tc>
        <w:tc>
          <w:tcPr>
            <w:tcW w:w="1704" w:type="dxa"/>
            <w:tcBorders>
              <w:top w:val="nil"/>
              <w:bottom w:val="nil"/>
            </w:tcBorders>
          </w:tcPr>
          <w:p w14:paraId="04126EC4" w14:textId="732BBF15" w:rsidR="00A72072" w:rsidRDefault="00D32B1C" w:rsidP="00D32B1C">
            <w:pPr>
              <w:pStyle w:val="a3"/>
              <w:jc w:val="left"/>
              <w:rPr>
                <w:rFonts w:hint="eastAsia"/>
              </w:rPr>
            </w:pPr>
            <w:r w:rsidRPr="00D32B1C">
              <w:t>Life</w:t>
            </w:r>
          </w:p>
        </w:tc>
        <w:tc>
          <w:tcPr>
            <w:tcW w:w="1704" w:type="dxa"/>
            <w:tcBorders>
              <w:top w:val="nil"/>
              <w:bottom w:val="nil"/>
            </w:tcBorders>
          </w:tcPr>
          <w:p w14:paraId="522FFB57" w14:textId="0337EFA0" w:rsidR="00A72072" w:rsidRDefault="00D32B1C" w:rsidP="002D0FA9">
            <w:pPr>
              <w:pStyle w:val="a3"/>
              <w:jc w:val="center"/>
              <w:rPr>
                <w:rFonts w:hint="eastAsia"/>
              </w:rPr>
            </w:pPr>
            <w:r w:rsidRPr="00D32B1C">
              <w:t>6.89</w:t>
            </w:r>
          </w:p>
        </w:tc>
        <w:tc>
          <w:tcPr>
            <w:tcW w:w="1705" w:type="dxa"/>
            <w:tcBorders>
              <w:top w:val="nil"/>
              <w:bottom w:val="nil"/>
            </w:tcBorders>
          </w:tcPr>
          <w:p w14:paraId="15CA23E8" w14:textId="28A0FC85" w:rsidR="00A72072" w:rsidRDefault="00D32B1C" w:rsidP="002D0FA9">
            <w:pPr>
              <w:pStyle w:val="a3"/>
              <w:jc w:val="center"/>
              <w:rPr>
                <w:rFonts w:hint="eastAsia"/>
              </w:rPr>
            </w:pPr>
            <w:r w:rsidRPr="00D32B1C">
              <w:t>4.39</w:t>
            </w:r>
          </w:p>
        </w:tc>
        <w:tc>
          <w:tcPr>
            <w:tcW w:w="1705" w:type="dxa"/>
            <w:tcBorders>
              <w:top w:val="nil"/>
              <w:bottom w:val="nil"/>
            </w:tcBorders>
          </w:tcPr>
          <w:p w14:paraId="06D032F5" w14:textId="29EE1016" w:rsidR="00A72072" w:rsidRDefault="00D32B1C" w:rsidP="002D0FA9">
            <w:pPr>
              <w:pStyle w:val="a3"/>
              <w:jc w:val="center"/>
              <w:rPr>
                <w:rFonts w:hint="eastAsia"/>
              </w:rP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rPr>
                <w:rFonts w:hint="eastAsia"/>
              </w:rPr>
            </w:pPr>
            <w:r>
              <w:rPr>
                <w:rFonts w:hint="eastAsia"/>
              </w:rPr>
              <w:t>5</w:t>
            </w:r>
          </w:p>
        </w:tc>
        <w:tc>
          <w:tcPr>
            <w:tcW w:w="1704" w:type="dxa"/>
            <w:tcBorders>
              <w:top w:val="nil"/>
              <w:bottom w:val="nil"/>
            </w:tcBorders>
          </w:tcPr>
          <w:p w14:paraId="3A966405" w14:textId="5815CCD2" w:rsidR="00A72072" w:rsidRDefault="00FC1334" w:rsidP="00FC1334">
            <w:pPr>
              <w:pStyle w:val="a3"/>
              <w:jc w:val="left"/>
              <w:rPr>
                <w:rFonts w:hint="eastAsia"/>
              </w:rPr>
            </w:pPr>
            <w:r w:rsidRPr="00FC1334">
              <w:t>Entertainment</w:t>
            </w:r>
          </w:p>
        </w:tc>
        <w:tc>
          <w:tcPr>
            <w:tcW w:w="1704" w:type="dxa"/>
            <w:tcBorders>
              <w:top w:val="nil"/>
              <w:bottom w:val="nil"/>
            </w:tcBorders>
          </w:tcPr>
          <w:p w14:paraId="3687D42E" w14:textId="44C72CFE" w:rsidR="00A72072" w:rsidRDefault="00FC1334" w:rsidP="002D0FA9">
            <w:pPr>
              <w:pStyle w:val="a3"/>
              <w:jc w:val="center"/>
              <w:rPr>
                <w:rFonts w:hint="eastAsia"/>
              </w:rPr>
            </w:pPr>
            <w:r w:rsidRPr="00FC1334">
              <w:t>6.04</w:t>
            </w:r>
          </w:p>
        </w:tc>
        <w:tc>
          <w:tcPr>
            <w:tcW w:w="1705" w:type="dxa"/>
            <w:tcBorders>
              <w:top w:val="nil"/>
              <w:bottom w:val="nil"/>
            </w:tcBorders>
          </w:tcPr>
          <w:p w14:paraId="13E3C3AD" w14:textId="4DEEA25F" w:rsidR="00A72072" w:rsidRDefault="00FC1334" w:rsidP="002D0FA9">
            <w:pPr>
              <w:pStyle w:val="a3"/>
              <w:jc w:val="center"/>
              <w:rPr>
                <w:rFonts w:hint="eastAsia"/>
              </w:rPr>
            </w:pPr>
            <w:r w:rsidRPr="00FC1334">
              <w:t>5.04</w:t>
            </w:r>
          </w:p>
        </w:tc>
        <w:tc>
          <w:tcPr>
            <w:tcW w:w="1705" w:type="dxa"/>
            <w:tcBorders>
              <w:top w:val="nil"/>
              <w:bottom w:val="nil"/>
            </w:tcBorders>
          </w:tcPr>
          <w:p w14:paraId="23D68AF5" w14:textId="2403C64D" w:rsidR="00A72072" w:rsidRDefault="00FC1334" w:rsidP="002D0FA9">
            <w:pPr>
              <w:pStyle w:val="a3"/>
              <w:jc w:val="center"/>
              <w:rPr>
                <w:rFonts w:hint="eastAsia"/>
              </w:rP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rPr>
                <w:rFonts w:hint="eastAsia"/>
              </w:rPr>
            </w:pPr>
            <w:r>
              <w:rPr>
                <w:rFonts w:hint="eastAsia"/>
              </w:rPr>
              <w:t>6</w:t>
            </w:r>
          </w:p>
        </w:tc>
        <w:tc>
          <w:tcPr>
            <w:tcW w:w="1704" w:type="dxa"/>
            <w:tcBorders>
              <w:top w:val="nil"/>
              <w:bottom w:val="nil"/>
            </w:tcBorders>
          </w:tcPr>
          <w:p w14:paraId="2CEE4990" w14:textId="6E002F5B" w:rsidR="00A72072" w:rsidRDefault="00423C4B" w:rsidP="00423C4B">
            <w:pPr>
              <w:pStyle w:val="a3"/>
              <w:jc w:val="left"/>
              <w:rPr>
                <w:rFonts w:hint="eastAsia"/>
              </w:rPr>
            </w:pPr>
            <w:r w:rsidRPr="00423C4B">
              <w:t>Variety Show</w:t>
            </w:r>
          </w:p>
        </w:tc>
        <w:tc>
          <w:tcPr>
            <w:tcW w:w="1704" w:type="dxa"/>
            <w:tcBorders>
              <w:top w:val="nil"/>
              <w:bottom w:val="nil"/>
            </w:tcBorders>
          </w:tcPr>
          <w:p w14:paraId="4C88E4EA" w14:textId="3F1C0B90" w:rsidR="00A72072" w:rsidRDefault="00423C4B" w:rsidP="002D0FA9">
            <w:pPr>
              <w:pStyle w:val="a3"/>
              <w:jc w:val="center"/>
              <w:rPr>
                <w:rFonts w:hint="eastAsia"/>
              </w:rPr>
            </w:pPr>
            <w:r w:rsidRPr="00423C4B">
              <w:t>5.94</w:t>
            </w:r>
          </w:p>
        </w:tc>
        <w:tc>
          <w:tcPr>
            <w:tcW w:w="1705" w:type="dxa"/>
            <w:tcBorders>
              <w:top w:val="nil"/>
              <w:bottom w:val="nil"/>
            </w:tcBorders>
          </w:tcPr>
          <w:p w14:paraId="3AC2C96A" w14:textId="162C0533" w:rsidR="00A72072" w:rsidRDefault="00423C4B" w:rsidP="002D0FA9">
            <w:pPr>
              <w:pStyle w:val="a3"/>
              <w:jc w:val="center"/>
              <w:rPr>
                <w:rFonts w:hint="eastAsia"/>
              </w:rPr>
            </w:pPr>
            <w:r w:rsidRPr="00423C4B">
              <w:t>63.46</w:t>
            </w:r>
          </w:p>
        </w:tc>
        <w:tc>
          <w:tcPr>
            <w:tcW w:w="1705" w:type="dxa"/>
            <w:tcBorders>
              <w:top w:val="nil"/>
              <w:bottom w:val="nil"/>
            </w:tcBorders>
          </w:tcPr>
          <w:p w14:paraId="5DB5AA44" w14:textId="3BC93788" w:rsidR="00A72072" w:rsidRDefault="00423C4B" w:rsidP="002D0FA9">
            <w:pPr>
              <w:pStyle w:val="a3"/>
              <w:jc w:val="center"/>
              <w:rPr>
                <w:rFonts w:hint="eastAsia"/>
              </w:rP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rPr>
                <w:rFonts w:hint="eastAsia"/>
              </w:rPr>
            </w:pPr>
            <w:r>
              <w:rPr>
                <w:rFonts w:hint="eastAsia"/>
              </w:rPr>
              <w:t>7</w:t>
            </w:r>
          </w:p>
        </w:tc>
        <w:tc>
          <w:tcPr>
            <w:tcW w:w="1704" w:type="dxa"/>
            <w:tcBorders>
              <w:top w:val="nil"/>
              <w:bottom w:val="nil"/>
            </w:tcBorders>
          </w:tcPr>
          <w:p w14:paraId="4435DAE9" w14:textId="71AF37E2" w:rsidR="00A72072" w:rsidRDefault="00423C4B" w:rsidP="00423C4B">
            <w:pPr>
              <w:pStyle w:val="a3"/>
              <w:jc w:val="left"/>
              <w:rPr>
                <w:rFonts w:hint="eastAsia"/>
              </w:rPr>
            </w:pPr>
            <w:r w:rsidRPr="00423C4B">
              <w:t>Music</w:t>
            </w:r>
          </w:p>
        </w:tc>
        <w:tc>
          <w:tcPr>
            <w:tcW w:w="1704" w:type="dxa"/>
            <w:tcBorders>
              <w:top w:val="nil"/>
              <w:bottom w:val="nil"/>
            </w:tcBorders>
          </w:tcPr>
          <w:p w14:paraId="611BFF53" w14:textId="1D1125EB" w:rsidR="00A72072" w:rsidRDefault="00423C4B" w:rsidP="002D0FA9">
            <w:pPr>
              <w:pStyle w:val="a3"/>
              <w:jc w:val="center"/>
              <w:rPr>
                <w:rFonts w:hint="eastAsia"/>
              </w:rPr>
            </w:pPr>
            <w:r w:rsidRPr="00423C4B">
              <w:t>5.64</w:t>
            </w:r>
          </w:p>
        </w:tc>
        <w:tc>
          <w:tcPr>
            <w:tcW w:w="1705" w:type="dxa"/>
            <w:tcBorders>
              <w:top w:val="nil"/>
              <w:bottom w:val="nil"/>
            </w:tcBorders>
          </w:tcPr>
          <w:p w14:paraId="0A1EF576" w14:textId="475F416B" w:rsidR="00A72072" w:rsidRDefault="00423C4B" w:rsidP="002D0FA9">
            <w:pPr>
              <w:pStyle w:val="a3"/>
              <w:jc w:val="center"/>
              <w:rPr>
                <w:rFonts w:hint="eastAsia"/>
              </w:rPr>
            </w:pPr>
            <w:r w:rsidRPr="00423C4B">
              <w:t>4.03</w:t>
            </w:r>
          </w:p>
        </w:tc>
        <w:tc>
          <w:tcPr>
            <w:tcW w:w="1705" w:type="dxa"/>
            <w:tcBorders>
              <w:top w:val="nil"/>
              <w:bottom w:val="nil"/>
            </w:tcBorders>
          </w:tcPr>
          <w:p w14:paraId="60BB6F54" w14:textId="04A548FF" w:rsidR="00A72072" w:rsidRDefault="00423C4B" w:rsidP="002D0FA9">
            <w:pPr>
              <w:pStyle w:val="a3"/>
              <w:jc w:val="center"/>
              <w:rPr>
                <w:rFonts w:hint="eastAsia"/>
              </w:rP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rPr>
                <w:rFonts w:hint="eastAsia"/>
              </w:rPr>
            </w:pPr>
            <w:r>
              <w:rPr>
                <w:rFonts w:hint="eastAsia"/>
              </w:rPr>
              <w:t>8</w:t>
            </w:r>
          </w:p>
        </w:tc>
        <w:tc>
          <w:tcPr>
            <w:tcW w:w="1704" w:type="dxa"/>
            <w:tcBorders>
              <w:top w:val="nil"/>
              <w:bottom w:val="nil"/>
            </w:tcBorders>
          </w:tcPr>
          <w:p w14:paraId="27EAF234" w14:textId="65EA696B" w:rsidR="00A72072" w:rsidRDefault="00423C4B" w:rsidP="00423C4B">
            <w:pPr>
              <w:pStyle w:val="a3"/>
              <w:jc w:val="left"/>
              <w:rPr>
                <w:rFonts w:hint="eastAsia"/>
              </w:rPr>
            </w:pPr>
            <w:r w:rsidRPr="00423C4B">
              <w:t>Amateur</w:t>
            </w:r>
          </w:p>
        </w:tc>
        <w:tc>
          <w:tcPr>
            <w:tcW w:w="1704" w:type="dxa"/>
            <w:tcBorders>
              <w:top w:val="nil"/>
              <w:bottom w:val="nil"/>
            </w:tcBorders>
          </w:tcPr>
          <w:p w14:paraId="7B5A831D" w14:textId="50E21F6C" w:rsidR="00A72072" w:rsidRDefault="00423C4B" w:rsidP="002D0FA9">
            <w:pPr>
              <w:pStyle w:val="a3"/>
              <w:jc w:val="center"/>
              <w:rPr>
                <w:rFonts w:hint="eastAsia"/>
              </w:rPr>
            </w:pPr>
            <w:r w:rsidRPr="00423C4B">
              <w:t>3.84</w:t>
            </w:r>
          </w:p>
        </w:tc>
        <w:tc>
          <w:tcPr>
            <w:tcW w:w="1705" w:type="dxa"/>
            <w:tcBorders>
              <w:top w:val="nil"/>
              <w:bottom w:val="nil"/>
            </w:tcBorders>
          </w:tcPr>
          <w:p w14:paraId="5A64E1A6" w14:textId="0F486437" w:rsidR="00A72072" w:rsidRDefault="00423C4B" w:rsidP="002D0FA9">
            <w:pPr>
              <w:pStyle w:val="a3"/>
              <w:jc w:val="center"/>
              <w:rPr>
                <w:rFonts w:hint="eastAsia"/>
              </w:rPr>
            </w:pPr>
            <w:r w:rsidRPr="00423C4B">
              <w:t>4.31</w:t>
            </w:r>
          </w:p>
        </w:tc>
        <w:tc>
          <w:tcPr>
            <w:tcW w:w="1705" w:type="dxa"/>
            <w:tcBorders>
              <w:top w:val="nil"/>
              <w:bottom w:val="nil"/>
            </w:tcBorders>
          </w:tcPr>
          <w:p w14:paraId="6B318FB8" w14:textId="2AA628B5" w:rsidR="00A72072" w:rsidRDefault="00423C4B" w:rsidP="002D0FA9">
            <w:pPr>
              <w:pStyle w:val="a3"/>
              <w:jc w:val="center"/>
              <w:rPr>
                <w:rFonts w:hint="eastAsia"/>
              </w:rP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rPr>
                <w:rFonts w:hint="eastAsia"/>
              </w:rPr>
            </w:pPr>
            <w:r>
              <w:rPr>
                <w:rFonts w:hint="eastAsia"/>
              </w:rPr>
              <w:t>9</w:t>
            </w:r>
          </w:p>
        </w:tc>
        <w:tc>
          <w:tcPr>
            <w:tcW w:w="1704" w:type="dxa"/>
            <w:tcBorders>
              <w:top w:val="nil"/>
              <w:bottom w:val="nil"/>
            </w:tcBorders>
          </w:tcPr>
          <w:p w14:paraId="35FC876E" w14:textId="2A00A8E8" w:rsidR="00A72072" w:rsidRDefault="00423C4B" w:rsidP="00423C4B">
            <w:pPr>
              <w:pStyle w:val="a3"/>
              <w:jc w:val="left"/>
              <w:rPr>
                <w:rFonts w:hint="eastAsia"/>
              </w:rPr>
            </w:pPr>
            <w:r w:rsidRPr="00423C4B">
              <w:t>HowTo</w:t>
            </w:r>
          </w:p>
        </w:tc>
        <w:tc>
          <w:tcPr>
            <w:tcW w:w="1704" w:type="dxa"/>
            <w:tcBorders>
              <w:top w:val="nil"/>
              <w:bottom w:val="nil"/>
            </w:tcBorders>
          </w:tcPr>
          <w:p w14:paraId="33E45556" w14:textId="13AE4FF1" w:rsidR="00A72072" w:rsidRDefault="00423C4B" w:rsidP="002D0FA9">
            <w:pPr>
              <w:pStyle w:val="a3"/>
              <w:jc w:val="center"/>
              <w:rPr>
                <w:rFonts w:hint="eastAsia"/>
              </w:rPr>
            </w:pPr>
            <w:r w:rsidRPr="00423C4B">
              <w:t>3.57</w:t>
            </w:r>
          </w:p>
        </w:tc>
        <w:tc>
          <w:tcPr>
            <w:tcW w:w="1705" w:type="dxa"/>
            <w:tcBorders>
              <w:top w:val="nil"/>
              <w:bottom w:val="nil"/>
            </w:tcBorders>
          </w:tcPr>
          <w:p w14:paraId="59AA9DEE" w14:textId="53FBD8D3" w:rsidR="00A72072" w:rsidRDefault="00423C4B" w:rsidP="002D0FA9">
            <w:pPr>
              <w:pStyle w:val="a3"/>
              <w:jc w:val="center"/>
              <w:rPr>
                <w:rFonts w:hint="eastAsia"/>
              </w:rPr>
            </w:pPr>
            <w:r w:rsidRPr="00423C4B">
              <w:t>4.67</w:t>
            </w:r>
          </w:p>
        </w:tc>
        <w:tc>
          <w:tcPr>
            <w:tcW w:w="1705" w:type="dxa"/>
            <w:tcBorders>
              <w:top w:val="nil"/>
              <w:bottom w:val="nil"/>
            </w:tcBorders>
          </w:tcPr>
          <w:p w14:paraId="01799D90" w14:textId="50E4DF2B" w:rsidR="00A72072" w:rsidRDefault="00423C4B" w:rsidP="002D0FA9">
            <w:pPr>
              <w:pStyle w:val="a3"/>
              <w:jc w:val="center"/>
              <w:rPr>
                <w:rFonts w:hint="eastAsia"/>
              </w:rP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rPr>
                <w:rFonts w:hint="eastAsia"/>
              </w:rPr>
            </w:pPr>
            <w:r>
              <w:rPr>
                <w:rFonts w:hint="eastAsia"/>
              </w:rPr>
              <w:t>10</w:t>
            </w:r>
          </w:p>
        </w:tc>
        <w:tc>
          <w:tcPr>
            <w:tcW w:w="1704" w:type="dxa"/>
            <w:tcBorders>
              <w:top w:val="nil"/>
            </w:tcBorders>
          </w:tcPr>
          <w:p w14:paraId="24ADB711" w14:textId="0426F748" w:rsidR="00A72072" w:rsidRDefault="00423C4B" w:rsidP="00423C4B">
            <w:pPr>
              <w:pStyle w:val="a3"/>
              <w:jc w:val="left"/>
              <w:rPr>
                <w:rFonts w:hint="eastAsia"/>
              </w:rPr>
            </w:pPr>
            <w:r w:rsidRPr="00423C4B">
              <w:t>Humor</w:t>
            </w:r>
          </w:p>
        </w:tc>
        <w:tc>
          <w:tcPr>
            <w:tcW w:w="1704" w:type="dxa"/>
            <w:tcBorders>
              <w:top w:val="nil"/>
            </w:tcBorders>
          </w:tcPr>
          <w:p w14:paraId="3754BE40" w14:textId="6CA49FA2" w:rsidR="00A72072" w:rsidRDefault="00423C4B" w:rsidP="002D0FA9">
            <w:pPr>
              <w:pStyle w:val="a3"/>
              <w:jc w:val="center"/>
              <w:rPr>
                <w:rFonts w:hint="eastAsia"/>
              </w:rPr>
            </w:pPr>
            <w:r w:rsidRPr="00423C4B">
              <w:t>3.45</w:t>
            </w:r>
          </w:p>
        </w:tc>
        <w:tc>
          <w:tcPr>
            <w:tcW w:w="1705" w:type="dxa"/>
            <w:tcBorders>
              <w:top w:val="nil"/>
            </w:tcBorders>
          </w:tcPr>
          <w:p w14:paraId="49136422" w14:textId="19186A20" w:rsidR="00A72072" w:rsidRDefault="00423C4B" w:rsidP="002D0FA9">
            <w:pPr>
              <w:pStyle w:val="a3"/>
              <w:jc w:val="center"/>
              <w:rPr>
                <w:rFonts w:hint="eastAsia"/>
              </w:rPr>
            </w:pPr>
            <w:r w:rsidRPr="00423C4B">
              <w:t>3.65</w:t>
            </w:r>
          </w:p>
        </w:tc>
        <w:tc>
          <w:tcPr>
            <w:tcW w:w="1705" w:type="dxa"/>
            <w:tcBorders>
              <w:top w:val="nil"/>
            </w:tcBorders>
          </w:tcPr>
          <w:p w14:paraId="07F53FC0" w14:textId="1348905B" w:rsidR="00A72072" w:rsidRDefault="00423C4B" w:rsidP="002D0FA9">
            <w:pPr>
              <w:pStyle w:val="a3"/>
              <w:jc w:val="center"/>
              <w:rPr>
                <w:rFonts w:hint="eastAsia"/>
              </w:rPr>
            </w:pPr>
            <w:r w:rsidRPr="00423C4B">
              <w:t>5.64</w:t>
            </w:r>
          </w:p>
        </w:tc>
      </w:tr>
    </w:tbl>
    <w:p w14:paraId="380E1C58" w14:textId="77777777" w:rsidR="002D0FA9" w:rsidRDefault="002D0FA9" w:rsidP="008978C6">
      <w:pPr>
        <w:pStyle w:val="a3"/>
        <w:jc w:val="center"/>
        <w:rPr>
          <w:rFonts w:hint="eastAsia"/>
        </w:rPr>
      </w:pPr>
    </w:p>
    <w:p w14:paraId="5AAE6620" w14:textId="654EE7AA" w:rsidR="002D0FA9" w:rsidRDefault="002D0FA9" w:rsidP="000B5DC6">
      <w:pPr>
        <w:pStyle w:val="a3"/>
        <w:rPr>
          <w:rFonts w:hint="eastAsia"/>
        </w:rPr>
      </w:pPr>
      <w:r>
        <w:rPr>
          <w:rFonts w:hint="eastAsia"/>
        </w:rPr>
        <w:tab/>
      </w:r>
      <w:r>
        <w:rPr>
          <w:rFonts w:hint="eastAsia"/>
        </w:rPr>
        <w:t>我们的分析结果具有着十分重要的现实应用价值。例如，网络视频业务提供</w:t>
      </w:r>
      <w:r>
        <w:rPr>
          <w:rFonts w:hint="eastAsia"/>
        </w:rPr>
        <w:lastRenderedPageBreak/>
        <w:t>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w:t>
      </w:r>
      <w:r w:rsidR="008C58C8">
        <w:rPr>
          <w:rFonts w:hint="eastAsia"/>
        </w:rPr>
        <w:t>，则用</w:t>
      </w:r>
      <w:r w:rsidR="008C58C8">
        <w:rPr>
          <w:rFonts w:hint="eastAsia"/>
        </w:rPr>
        <w:t>户</w:t>
      </w:r>
      <m:oMath>
        <m:r>
          <w:rPr>
            <w:rFonts w:ascii="Cambria Math" w:hAnsi="Cambria Math"/>
          </w:rPr>
          <m:t>u</m:t>
        </m:r>
      </m:oMath>
      <w:r w:rsidR="008C58C8">
        <w:rPr>
          <w:rFonts w:hint="eastAsia"/>
        </w:rPr>
        <w:t>的</w:t>
      </w:r>
      <w:r w:rsidR="008C58C8">
        <w:rPr>
          <w:rFonts w:hint="eastAsia"/>
        </w:rPr>
        <w:t>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8C58C8"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tab/>
      </w:r>
      <w:r>
        <w:tab/>
      </w:r>
      <w:r>
        <w:tab/>
      </w:r>
      <w:r>
        <w:tab/>
      </w:r>
      <w:r>
        <w:tab/>
      </w:r>
      <w:r>
        <w:tab/>
      </w:r>
      <w:r>
        <w:tab/>
      </w:r>
      <w:r>
        <w:tab/>
        <w:t>(</w:t>
      </w:r>
      <w:r>
        <w:rPr>
          <w:rFonts w:hint="eastAsia"/>
        </w:rPr>
        <w:t>5</w:t>
      </w:r>
      <w:r>
        <w:t>-</w:t>
      </w:r>
      <w:r>
        <w:rPr>
          <w:rFonts w:hint="eastAsia"/>
        </w:rPr>
        <w:t>X</w:t>
      </w:r>
      <w:r>
        <w:t>)</w:t>
      </w:r>
    </w:p>
    <w:p w14:paraId="4C489088" w14:textId="3E0B9768" w:rsidR="008C58C8" w:rsidRPr="00CB7040" w:rsidRDefault="008C58C8"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tab/>
      </w:r>
      <w:r>
        <w:tab/>
      </w:r>
      <w:r>
        <w:tab/>
      </w:r>
      <w:r>
        <w:tab/>
      </w:r>
      <w:r>
        <w:tab/>
      </w:r>
      <w:r>
        <w:tab/>
      </w:r>
      <w:r>
        <w:tab/>
      </w:r>
      <w:r>
        <w:tab/>
      </w:r>
      <w:r>
        <w:tab/>
      </w:r>
      <w:r>
        <w:tab/>
      </w:r>
      <w:r>
        <w:tab/>
        <w:t>(</w:t>
      </w:r>
      <w:r>
        <w:rPr>
          <w:rFonts w:hint="eastAsia"/>
        </w:rPr>
        <w:t>5</w:t>
      </w:r>
      <w:r>
        <w:t>-X)</w:t>
      </w:r>
    </w:p>
    <w:p w14:paraId="6CE4FD3F" w14:textId="61042A34" w:rsidR="008C58C8" w:rsidRDefault="003D77E3" w:rsidP="008C58C8">
      <w:pPr>
        <w:pStyle w:val="a3"/>
        <w:rPr>
          <w:rFonts w:hint="eastAsia"/>
        </w:rPr>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rPr>
          <w:rFonts w:hint="eastAsia"/>
        </w:rPr>
      </w:pPr>
      <w:r>
        <w:rPr>
          <w:rFonts w:hint="eastAsia"/>
        </w:rPr>
        <w:tab/>
      </w:r>
      <w:r>
        <w:rPr>
          <w:rFonts w:hint="eastAsia"/>
        </w:rPr>
        <w:t>图</w:t>
      </w:r>
      <w:r>
        <w:rPr>
          <w:rFonts w:hint="eastAsia"/>
        </w:rPr>
        <w:t>5-X</w:t>
      </w:r>
      <w:r>
        <w:rPr>
          <w:rFonts w:hint="eastAsia"/>
        </w:rPr>
        <w:t>显示了我们数据集中具有多个视频的上传者与播放者的</w:t>
      </w:r>
      <w:r>
        <w:rPr>
          <w:rFonts w:hint="eastAsia"/>
        </w:rPr>
        <w:t>标准化视频种类熵</w:t>
      </w:r>
      <w:r>
        <w:rPr>
          <w:rFonts w:hint="eastAsia"/>
        </w:rPr>
        <w:t>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w:t>
      </w:r>
      <w:r w:rsidR="001648C7">
        <w:rPr>
          <w:rFonts w:hint="eastAsia"/>
        </w:rPr>
        <w:t>熵值</w:t>
      </w:r>
      <w:r w:rsidR="001648C7">
        <w:rPr>
          <w:rFonts w:hint="eastAsia"/>
        </w:rPr>
        <w:t>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w:t>
      </w:r>
      <w:r w:rsidR="001648C7">
        <w:rPr>
          <w:rFonts w:hint="eastAsia"/>
        </w:rPr>
        <w:t>熵值</w:t>
      </w:r>
      <w:r w:rsidR="001648C7">
        <w:rPr>
          <w:rFonts w:hint="eastAsia"/>
        </w:rPr>
        <w:t>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w:t>
      </w:r>
      <w:r w:rsidR="001648C7">
        <w:rPr>
          <w:rFonts w:hint="eastAsia"/>
        </w:rPr>
        <w:t>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0E84042E">
            <wp:extent cx="3600000" cy="288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67684FA" w14:textId="6E446837" w:rsidR="00926D40" w:rsidRDefault="00926D40" w:rsidP="00926D40">
      <w:pPr>
        <w:pStyle w:val="a6"/>
        <w:rPr>
          <w:rFonts w:hint="eastAsia"/>
        </w:rPr>
      </w:pPr>
      <w:r>
        <w:rPr>
          <w:rFonts w:hint="eastAsia"/>
        </w:rPr>
        <w:t>图</w:t>
      </w:r>
      <w:r>
        <w:rPr>
          <w:rFonts w:hint="eastAsia"/>
        </w:rPr>
        <w:t>5-X</w:t>
      </w:r>
    </w:p>
    <w:p w14:paraId="5BD838AB" w14:textId="77777777" w:rsidR="00926D40" w:rsidRDefault="00926D40" w:rsidP="00926D40">
      <w:pPr>
        <w:pStyle w:val="a3"/>
        <w:jc w:val="center"/>
      </w:pPr>
    </w:p>
    <w:p w14:paraId="26222AE4" w14:textId="77777777" w:rsidR="00D44263" w:rsidRDefault="00D44263" w:rsidP="00D44263">
      <w:pPr>
        <w:pStyle w:val="a3"/>
        <w:ind w:firstLine="420"/>
        <w:rPr>
          <w:rFonts w:hint="eastAsia"/>
        </w:rPr>
      </w:pPr>
    </w:p>
    <w:p w14:paraId="526A35AD" w14:textId="77777777" w:rsidR="000D19A4" w:rsidRDefault="000D19A4" w:rsidP="00D44263">
      <w:pPr>
        <w:pStyle w:val="a3"/>
        <w:ind w:firstLine="420"/>
        <w:rPr>
          <w:rFonts w:hint="eastAsia"/>
        </w:rPr>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proofErr w:type="gramStart"/>
      <w:r>
        <w:t>Figure.~</w:t>
      </w:r>
      <w:proofErr w:type="gramEnd"/>
      <w:r>
        <w:t>\ref{fig_duration_age} shows the histogram and cumulative distribution of video d</w:t>
      </w:r>
      <w:bookmarkStart w:id="0" w:name="_GoBack"/>
      <w:bookmarkEnd w:id="0"/>
      <w:r>
        <w:t>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 xml:space="preserve">The mean and median of video duration and age in each category are also shown in </w:t>
      </w:r>
      <w:proofErr w:type="gramStart"/>
      <w:r>
        <w:t>Table.~</w:t>
      </w:r>
      <w:proofErr w:type="gramEnd"/>
      <w:r>
        <w:t>\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 xml:space="preserve">We observe three obvious peaks in the video duration distribution in </w:t>
      </w:r>
      <w:proofErr w:type="gramStart"/>
      <w:r>
        <w:t>Figure.~</w:t>
      </w:r>
      <w:proofErr w:type="gramEnd"/>
      <w:r>
        <w:t>\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w:t>
      </w:r>
      <w:proofErr w:type="gramStart"/>
      <w:r>
        <w:t>cite{</w:t>
      </w:r>
      <w:proofErr w:type="gramEnd"/>
      <w:r>
        <w:t xml:space="preserve">gill2007youtube, abhari2010workload, cheng2013understanding}, more long videos are watched by </w:t>
      </w:r>
      <w:r>
        <w:lastRenderedPageBreak/>
        <w:t>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 xml:space="preserve">It can be noticed that ``young'' videos account for a large fraction of the total videos, as shown in </w:t>
      </w:r>
      <w:proofErr w:type="gramStart"/>
      <w:r>
        <w:t>Figure.~</w:t>
      </w:r>
      <w:proofErr w:type="gramEnd"/>
      <w:r>
        <w:t>\ref{fig_duration_age} (b).</w:t>
      </w:r>
    </w:p>
    <w:p w14:paraId="45352F79" w14:textId="77777777" w:rsidR="00D44263" w:rsidRDefault="00D44263" w:rsidP="00D44263">
      <w:pPr>
        <w:pStyle w:val="a3"/>
        <w:ind w:firstLine="420"/>
      </w:pPr>
      <w:r>
        <w:t xml:space="preserve">%For the video age as shown in </w:t>
      </w:r>
      <w:proofErr w:type="gramStart"/>
      <w:r>
        <w:t>Figure.~</w:t>
      </w:r>
      <w:proofErr w:type="gramEnd"/>
      <w:r>
        <w:t>\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 xml:space="preserve">%And from </w:t>
      </w:r>
      <w:proofErr w:type="gramStart"/>
      <w:r>
        <w:t>Table.~</w:t>
      </w:r>
      <w:proofErr w:type="gramEnd"/>
      <w:r>
        <w:t>\ref{table_category}, we learn</w:t>
      </w:r>
    </w:p>
    <w:p w14:paraId="15720959" w14:textId="77777777" w:rsidR="00D44263" w:rsidRDefault="00D44263" w:rsidP="00D44263">
      <w:pPr>
        <w:pStyle w:val="a3"/>
        <w:ind w:firstLine="420"/>
      </w:pPr>
      <w:r>
        <w:t xml:space="preserve">The median video ages in Game, Show, and Entertainment categories are much smaller than those in other categories (several days v.s. more than a year), as shown in </w:t>
      </w:r>
      <w:proofErr w:type="gramStart"/>
      <w:r>
        <w:t>Table.~</w:t>
      </w:r>
      <w:proofErr w:type="gramEnd"/>
      <w:r>
        <w:t>\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 xml:space="preserve">It's crucial for service providers to learn the categories and age of the videos that are watched by user, in order to adjust the </w:t>
      </w:r>
      <w:proofErr w:type="gramStart"/>
      <w:r>
        <w:t>contents</w:t>
      </w:r>
      <w:proofErr w:type="gramEnd"/>
      <w:r>
        <w:t xml:space="preserve"> they provide to attract more users.</w:t>
      </w:r>
    </w:p>
    <w:p w14:paraId="6B2E342A" w14:textId="77777777" w:rsidR="00D44263" w:rsidRDefault="00D44263" w:rsidP="00D44263">
      <w:pPr>
        <w:pStyle w:val="a3"/>
        <w:ind w:firstLine="420"/>
      </w:pPr>
      <w:r>
        <w:t xml:space="preserve">%For instance, it is of great importance for service providers to learn what categories and how old the videos watched by users are, in order to adjust the </w:t>
      </w:r>
      <w:proofErr w:type="gramStart"/>
      <w:r>
        <w:t>contents</w:t>
      </w:r>
      <w:proofErr w:type="gramEnd"/>
      <w:r>
        <w:t xml:space="preserve">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lastRenderedPageBreak/>
        <w:t xml:space="preserve">The histogram and CDF of video duration and age are shown in </w:t>
      </w:r>
      <w:proofErr w:type="gramStart"/>
      <w:r>
        <w:t>Figure.~</w:t>
      </w:r>
      <w:proofErr w:type="gramEnd"/>
      <w:r>
        <w:t xml:space="preserve">\ref{video_info2}. </w:t>
      </w:r>
    </w:p>
    <w:p w14:paraId="63ED84A3" w14:textId="77777777" w:rsidR="00E118C3" w:rsidRDefault="00E118C3" w:rsidP="00E118C3">
      <w:pPr>
        <w:pStyle w:val="a3"/>
        <w:ind w:firstLine="420"/>
      </w:pPr>
      <w:r>
        <w:t>%</w:t>
      </w:r>
      <w:proofErr w:type="gramStart"/>
      <w:r>
        <w:t>Table.~</w:t>
      </w:r>
      <w:proofErr w:type="gramEnd"/>
      <w:r>
        <w:t xml:space="preserve">\ref{video_info} also shows the mean and median duration and age of each category videos. </w:t>
      </w:r>
    </w:p>
    <w:p w14:paraId="2A065AAD" w14:textId="77777777" w:rsidR="00E118C3" w:rsidRDefault="00E118C3" w:rsidP="00E118C3">
      <w:pPr>
        <w:pStyle w:val="a3"/>
        <w:ind w:firstLine="420"/>
      </w:pPr>
      <w:proofErr w:type="gramStart"/>
      <w:r>
        <w:t>Figure.~</w:t>
      </w:r>
      <w:proofErr w:type="gramEnd"/>
      <w:r>
        <w:t xml:space="preserv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proofErr w:type="gramStart"/>
      <w:r>
        <w:t>Figure.~</w:t>
      </w:r>
      <w:proofErr w:type="gramEnd"/>
      <w:r>
        <w:t xml:space="preserv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2ED03194" w:rsidR="005C3EB9" w:rsidRDefault="005C3EB9" w:rsidP="0022038E">
      <w:pPr>
        <w:pStyle w:val="-0"/>
        <w:spacing w:before="312" w:after="312"/>
      </w:pPr>
      <w:r>
        <w:t>视频</w:t>
      </w:r>
      <w:r w:rsidR="002452ED">
        <w:rPr>
          <w:rFonts w:hint="eastAsia"/>
        </w:rPr>
        <w:t>播放量</w:t>
      </w:r>
      <w:r w:rsidR="0022038E">
        <w:rPr>
          <w:rFonts w:hint="eastAsia"/>
        </w:rPr>
        <w:t>分析</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 xml:space="preserve">View count is an important dynamic property, as it reflects video's popularity and access </w:t>
      </w:r>
      <w:proofErr w:type="gramStart"/>
      <w:r>
        <w:t>pattern.%</w:t>
      </w:r>
      <w:proofErr w:type="gramEnd"/>
      <w:r>
        <w:t>the popularity and access pattern of a video.</w:t>
      </w:r>
    </w:p>
    <w:p w14:paraId="387AAF46" w14:textId="77777777" w:rsidR="007B0CE9" w:rsidRDefault="007B0CE9" w:rsidP="007B0CE9">
      <w:pPr>
        <w:pStyle w:val="a3"/>
        <w:ind w:firstLine="420"/>
      </w:pPr>
      <w:r>
        <w:t>The popularity of many kinds of web content follows the Zipf's law \cite{adamic2002</w:t>
      </w:r>
      <w:proofErr w:type="gramStart"/>
      <w:r>
        <w:t>zipf,ben</w:t>
      </w:r>
      <w:proofErr w:type="gramEnd"/>
      <w:r>
        <w:t>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w:t>
      </w:r>
      <w:proofErr w:type="gramStart"/>
      <w:r>
        <w:t>k;s</w:t>
      </w:r>
      <w:proofErr w:type="gramEnd"/>
      <w:r>
        <w:t>,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proofErr w:type="gramStart"/>
      <w:r>
        <w:t>Figure.~</w:t>
      </w:r>
      <w:proofErr w:type="gramEnd"/>
      <w:r>
        <w:t>\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 xml:space="preserve">We run a regression using the Zipf model, as shown with the red line in </w:t>
      </w:r>
      <w:proofErr w:type="gramStart"/>
      <w:r>
        <w:t>Figure.~</w:t>
      </w:r>
      <w:proofErr w:type="gramEnd"/>
      <w:r>
        <w:t>\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lastRenderedPageBreak/>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w:t>
      </w:r>
      <w:proofErr w:type="gramStart"/>
      <w:r>
        <w:t>^{</w:t>
      </w:r>
      <w:proofErr w:type="gramEnd"/>
      <w:r>
        <w:t>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 xml:space="preserve">The regression curve using our model is shown in </w:t>
      </w:r>
      <w:proofErr w:type="gramStart"/>
      <w:r>
        <w:t>Figure.~</w:t>
      </w:r>
      <w:proofErr w:type="gramEnd"/>
      <w:r>
        <w:t>\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040ACE04" w:rsidR="000D15C6" w:rsidRDefault="000D15C6" w:rsidP="0022038E">
      <w:pPr>
        <w:pStyle w:val="-0"/>
        <w:spacing w:before="312" w:after="312"/>
      </w:pPr>
      <w:r>
        <w:t>用户关系</w:t>
      </w:r>
      <w:r w:rsidR="0022038E">
        <w:rPr>
          <w:rFonts w:hint="eastAsia"/>
        </w:rPr>
        <w:t>分析</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lastRenderedPageBreak/>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t>Figure.~</w:t>
      </w:r>
      <w:proofErr w:type="gramEnd"/>
      <w:r>
        <w:t xml:space="preserve">\ref{fig_smallworld_cl} shows the clustering coefficient and the characteristic path length of the user network and its equivalent random graphs over </w:t>
      </w:r>
      <w:r>
        <w:lastRenderedPageBreak/>
        <w:t>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103C9F2D" w:rsidR="00F96B4B" w:rsidRDefault="003D0391" w:rsidP="002C4EA4">
      <w:pPr>
        <w:pStyle w:val="a3"/>
        <w:ind w:firstLine="420"/>
      </w:pPr>
      <w:r w:rsidRPr="003D0391">
        <w:t xml:space="preserve">Large online video sharing systems are becoming increasingly prevalent among the general public recently. A better understanding of their service usages is crucial for allocating the network resources and adjusting the service design. In this paper, we focus on a leading online video sharing system in China, namely Youku. We collected over 12 billion traffic traces from the network operator, and crawled the video </w:t>
      </w:r>
      <w:r w:rsidRPr="003D0391">
        <w:lastRenderedPageBreak/>
        <w:t>meta-data for 30 consecutive days from Youku website. Based on those data, we present the first comparative characterization work on two key usages of online video sharing system: uploading and playback. We first check the different temporal patterns and intensities of uploaders’ and viewers’ activities. Then, the properties of the uploaded videos and watched videos are compared, to reveal the various user preferences behind those two service usages. Next, we study the dynamics of video popularity in video uploading and playback, in terms of view count distribution and active period. At last, we look through the followers of uploaders and the network formed by viewers, to analyze the relationships between different kinds of video service users. Our analysis results in this paper can be utilized by network operators, service providers, content creators and other interest parties of online video service, to adjust their service design and improve the user experience.</w:t>
      </w:r>
    </w:p>
    <w:p w14:paraId="00B34BD5" w14:textId="77777777" w:rsidR="003D0391" w:rsidRDefault="003D0391" w:rsidP="002C4EA4">
      <w:pPr>
        <w:pStyle w:val="a3"/>
        <w:ind w:firstLine="420"/>
      </w:pPr>
    </w:p>
    <w:p w14:paraId="7536753A" w14:textId="77777777" w:rsidR="007971ED" w:rsidRDefault="007971ED" w:rsidP="007971ED">
      <w:pPr>
        <w:pStyle w:val="a3"/>
      </w:pPr>
    </w:p>
    <w:p w14:paraId="7C139340" w14:textId="58E496FD" w:rsidR="007971ED" w:rsidRDefault="007971ED" w:rsidP="007971ED">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r w:rsidRPr="007971ED">
        <w:t xml:space="preserve"> </w:t>
      </w:r>
      <w:r>
        <w:t>尤其是，</w:t>
      </w:r>
      <w:r>
        <w:t>(ii) We demonstrate a small-world phenomenon in the user network by studying the relationship between users.</w:t>
      </w:r>
    </w:p>
    <w:p w14:paraId="1605002E" w14:textId="77777777" w:rsidR="007971ED" w:rsidRDefault="007971ED" w:rsidP="007971ED">
      <w:pPr>
        <w:pStyle w:val="a3"/>
      </w:pPr>
      <w:r>
        <w:t>%Second, we study the relationship between users and find a small-world phenomenon in the user network.</w:t>
      </w:r>
    </w:p>
    <w:p w14:paraId="453C2755" w14:textId="77777777" w:rsidR="007971ED" w:rsidRPr="007971ED" w:rsidRDefault="007971ED" w:rsidP="007971ED">
      <w:pPr>
        <w:pStyle w:val="a3"/>
      </w:pPr>
    </w:p>
    <w:p w14:paraId="7766C9F9" w14:textId="77777777" w:rsidR="003D0391" w:rsidRPr="007971ED" w:rsidRDefault="003D0391" w:rsidP="002C4EA4">
      <w:pPr>
        <w:pStyle w:val="a3"/>
        <w:ind w:firstLine="420"/>
      </w:pPr>
    </w:p>
    <w:p w14:paraId="0624F585" w14:textId="74DFA9CC" w:rsidR="0006357B" w:rsidRDefault="0006357B" w:rsidP="0006357B">
      <w:pPr>
        <w:pStyle w:val="-"/>
        <w:spacing w:before="312" w:after="624"/>
      </w:pPr>
      <w:r>
        <w:rPr>
          <w:rFonts w:hint="eastAsia"/>
        </w:rPr>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lastRenderedPageBreak/>
        <w:t>研究现状</w:t>
      </w:r>
    </w:p>
    <w:p w14:paraId="03F7B34F" w14:textId="77777777" w:rsidR="00D0625B" w:rsidRDefault="00D0625B" w:rsidP="00113586">
      <w:pPr>
        <w:pStyle w:val="a3"/>
      </w:pPr>
    </w:p>
    <w:p w14:paraId="00B66D2A" w14:textId="75F8E23A" w:rsidR="00DA3DB5" w:rsidRDefault="00DA3DB5" w:rsidP="00DA3DB5">
      <w:pPr>
        <w:pStyle w:val="a3"/>
        <w:ind w:firstLine="420"/>
      </w:pPr>
      <w:r>
        <w:rPr>
          <w:rFonts w:hint="eastAsia"/>
        </w:rPr>
        <w:t>作者</w:t>
      </w:r>
      <w:r w:rsidRPr="006376B6">
        <w:t>Cha</w:t>
      </w:r>
      <w:r>
        <w:rPr>
          <w:rFonts w:hint="eastAsia"/>
        </w:rPr>
        <w:t>等人在文献</w:t>
      </w:r>
      <w:r>
        <w:fldChar w:fldCharType="begin"/>
      </w:r>
      <w:r w:rsidR="006F3EA7">
        <w:instrText xml:space="preserve"> ADDIN EN.CITE &lt;EndNote&gt;&lt;Cite&gt;&lt;Author&gt;Cha&lt;/Author&gt;&lt;Year&gt;2007&lt;/Year&gt;&lt;RecNum&gt;19&lt;/RecNum&gt;&lt;DisplayText&gt;[3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fldChar w:fldCharType="separate"/>
      </w:r>
      <w:r w:rsidR="006F3EA7">
        <w:rPr>
          <w:noProof/>
        </w:rPr>
        <w:t>[34]</w:t>
      </w:r>
      <w:r>
        <w:fldChar w:fldCharType="end"/>
      </w:r>
      <w:r>
        <w:rPr>
          <w:rFonts w:hint="eastAsia"/>
        </w:rPr>
        <w:t>中分析了从两个网络视频业务提供商</w:t>
      </w:r>
      <w:r w:rsidRPr="006376B6">
        <w:t>Youtube</w:t>
      </w:r>
      <w:r>
        <w:rPr>
          <w:rFonts w:hint="eastAsia"/>
        </w:rPr>
        <w:t>和</w:t>
      </w:r>
      <w:r w:rsidRPr="006376B6">
        <w:t>Daum</w:t>
      </w:r>
      <w:r>
        <w:rPr>
          <w:rFonts w:hint="eastAsia"/>
        </w:rPr>
        <w:t>处抓取用户访问日志，并分析了视频</w:t>
      </w:r>
    </w:p>
    <w:p w14:paraId="71868872" w14:textId="77777777" w:rsidR="00DA3DB5" w:rsidRPr="00D0625B" w:rsidRDefault="00DA3DB5" w:rsidP="00DA3DB5">
      <w:pPr>
        <w:pStyle w:val="a3"/>
        <w:ind w:firstLine="420"/>
      </w:pPr>
    </w:p>
    <w:p w14:paraId="512D735A" w14:textId="77777777" w:rsidR="00DA3DB5" w:rsidRDefault="00DA3DB5" w:rsidP="00DA3DB5">
      <w:pPr>
        <w:pStyle w:val="a3"/>
      </w:pPr>
      <w:r w:rsidRPr="006376B6">
        <w:t xml:space="preserve">identified the key elements which shaped the popularity distribution, popu- larity evolution, and content duplication of user-generated videos. </w:t>
      </w:r>
    </w:p>
    <w:p w14:paraId="50A685EF" w14:textId="77777777" w:rsidR="00D0625B" w:rsidRPr="00DA3DB5" w:rsidRDefault="00D0625B" w:rsidP="00113586">
      <w:pPr>
        <w:pStyle w:val="a3"/>
      </w:pPr>
    </w:p>
    <w:p w14:paraId="412B2FB4" w14:textId="47330776" w:rsidR="00113586" w:rsidRDefault="00113586" w:rsidP="00113586">
      <w:pPr>
        <w:pStyle w:val="a3"/>
      </w:pPr>
      <w:r>
        <w:rPr>
          <w:rFonts w:hint="eastAsia"/>
        </w:rPr>
        <w:t>作者</w:t>
      </w:r>
      <w:r w:rsidRPr="006376B6">
        <w:t>Cha</w:t>
      </w:r>
      <w:r>
        <w:rPr>
          <w:rFonts w:hint="eastAsia"/>
        </w:rPr>
        <w:t>等人在文献</w:t>
      </w:r>
      <w:r w:rsidR="00626FF1">
        <w:fldChar w:fldCharType="begin"/>
      </w:r>
      <w:r w:rsidR="006F3EA7">
        <w:instrText xml:space="preserve"> ADDIN EN.CITE &lt;EndNote&gt;&lt;Cite&gt;&lt;Author&gt;Cha&lt;/Author&gt;&lt;Year&gt;2007&lt;/Year&gt;&lt;RecNum&gt;19&lt;/RecNum&gt;&lt;DisplayText&gt;[3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6F3EA7">
        <w:rPr>
          <w:noProof/>
        </w:rPr>
        <w:t>[3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lastRenderedPageBreak/>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192DD343" w14:textId="22A23AF2" w:rsidR="006F3EA7" w:rsidRPr="006F3EA7" w:rsidRDefault="00DE5136" w:rsidP="006F3EA7">
      <w:pPr>
        <w:pStyle w:val="EndNoteBibliography"/>
        <w:ind w:left="720" w:hanging="720"/>
        <w:rPr>
          <w:noProof/>
        </w:rPr>
      </w:pPr>
      <w:r>
        <w:fldChar w:fldCharType="begin"/>
      </w:r>
      <w:r>
        <w:instrText xml:space="preserve"> ADDIN EN.REFLIST </w:instrText>
      </w:r>
      <w:r>
        <w:fldChar w:fldCharType="separate"/>
      </w:r>
      <w:r w:rsidR="006F3EA7" w:rsidRPr="006F3EA7">
        <w:rPr>
          <w:noProof/>
        </w:rPr>
        <w:t>1.</w:t>
      </w:r>
      <w:r w:rsidR="006F3EA7" w:rsidRPr="006F3EA7">
        <w:rPr>
          <w:noProof/>
        </w:rPr>
        <w:tab/>
        <w:t xml:space="preserve">Cisco. </w:t>
      </w:r>
      <w:r w:rsidR="006F3EA7" w:rsidRPr="006F3EA7">
        <w:rPr>
          <w:i/>
          <w:noProof/>
        </w:rPr>
        <w:t>White paper: Cisco VNI Forecast and Methodology, 2015-2020</w:t>
      </w:r>
      <w:r w:rsidR="006F3EA7" w:rsidRPr="006F3EA7">
        <w:rPr>
          <w:noProof/>
        </w:rPr>
        <w:t xml:space="preserve">. 2016; Available from: </w:t>
      </w:r>
      <w:hyperlink r:id="rId46" w:history="1">
        <w:r w:rsidR="006F3EA7" w:rsidRPr="006F3EA7">
          <w:rPr>
            <w:rStyle w:val="a9"/>
            <w:rFonts w:asciiTheme="minorHAnsi" w:hAnsiTheme="minorHAnsi" w:cstheme="minorBidi"/>
            <w:noProof/>
            <w:sz w:val="21"/>
          </w:rPr>
          <w:t>http://www.cisco.com/c/en/us/solutions/collateral/service-provider/visual-networking-index-vni/complete-white-paper-c11-481360.html</w:t>
        </w:r>
      </w:hyperlink>
      <w:r w:rsidR="006F3EA7" w:rsidRPr="006F3EA7">
        <w:rPr>
          <w:noProof/>
        </w:rPr>
        <w:t>.</w:t>
      </w:r>
    </w:p>
    <w:p w14:paraId="09091A58" w14:textId="77777777" w:rsidR="006F3EA7" w:rsidRPr="006F3EA7" w:rsidRDefault="006F3EA7" w:rsidP="006F3EA7">
      <w:pPr>
        <w:pStyle w:val="EndNoteBibliography"/>
        <w:ind w:left="720" w:hanging="720"/>
        <w:rPr>
          <w:noProof/>
        </w:rPr>
      </w:pPr>
      <w:r w:rsidRPr="006F3EA7">
        <w:rPr>
          <w:noProof/>
        </w:rPr>
        <w:t>2.</w:t>
      </w:r>
      <w:r w:rsidRPr="006F3EA7">
        <w:rPr>
          <w:noProof/>
        </w:rPr>
        <w:tab/>
        <w:t xml:space="preserve">Sodagar, I., </w:t>
      </w:r>
      <w:r w:rsidRPr="006F3EA7">
        <w:rPr>
          <w:i/>
          <w:noProof/>
        </w:rPr>
        <w:t>The mpeg-dash standard for multimedia streaming over the internet.</w:t>
      </w:r>
      <w:r w:rsidRPr="006F3EA7">
        <w:rPr>
          <w:noProof/>
        </w:rPr>
        <w:t xml:space="preserve"> IEEE MultiMedia, 2011. </w:t>
      </w:r>
      <w:r w:rsidRPr="006F3EA7">
        <w:rPr>
          <w:b/>
          <w:noProof/>
        </w:rPr>
        <w:t>18</w:t>
      </w:r>
      <w:r w:rsidRPr="006F3EA7">
        <w:rPr>
          <w:noProof/>
        </w:rPr>
        <w:t>(4): p. 62-67.</w:t>
      </w:r>
    </w:p>
    <w:p w14:paraId="2E079A24" w14:textId="77777777" w:rsidR="006F3EA7" w:rsidRPr="006F3EA7" w:rsidRDefault="006F3EA7" w:rsidP="006F3EA7">
      <w:pPr>
        <w:pStyle w:val="EndNoteBibliography"/>
        <w:ind w:left="720" w:hanging="720"/>
        <w:rPr>
          <w:noProof/>
        </w:rPr>
      </w:pPr>
      <w:r w:rsidRPr="006F3EA7">
        <w:rPr>
          <w:noProof/>
        </w:rPr>
        <w:t>3.</w:t>
      </w:r>
      <w:r w:rsidRPr="006F3EA7">
        <w:rPr>
          <w:noProof/>
        </w:rPr>
        <w:tab/>
        <w:t xml:space="preserve">Saxena, M., U. Sharan, and S. Fahmy. </w:t>
      </w:r>
      <w:r w:rsidRPr="006F3EA7">
        <w:rPr>
          <w:i/>
          <w:noProof/>
        </w:rPr>
        <w:t>Analyzing video services in web 2.0: a global perspective</w:t>
      </w:r>
      <w:r w:rsidRPr="006F3EA7">
        <w:rPr>
          <w:noProof/>
        </w:rPr>
        <w:t xml:space="preserve">. in </w:t>
      </w:r>
      <w:r w:rsidRPr="006F3EA7">
        <w:rPr>
          <w:i/>
          <w:noProof/>
        </w:rPr>
        <w:t>Proceedings of the 18th International Workshop on Network and Operating Systems Support for Digital Audio and Video</w:t>
      </w:r>
      <w:r w:rsidRPr="006F3EA7">
        <w:rPr>
          <w:noProof/>
        </w:rPr>
        <w:t>. 2008. ACM.</w:t>
      </w:r>
    </w:p>
    <w:p w14:paraId="1028C728" w14:textId="77777777" w:rsidR="006F3EA7" w:rsidRPr="006F3EA7" w:rsidRDefault="006F3EA7" w:rsidP="006F3EA7">
      <w:pPr>
        <w:pStyle w:val="EndNoteBibliography"/>
        <w:ind w:left="720" w:hanging="720"/>
        <w:rPr>
          <w:noProof/>
        </w:rPr>
      </w:pPr>
      <w:r w:rsidRPr="006F3EA7">
        <w:rPr>
          <w:noProof/>
        </w:rPr>
        <w:t>4.</w:t>
      </w:r>
      <w:r w:rsidRPr="006F3EA7">
        <w:rPr>
          <w:noProof/>
        </w:rPr>
        <w:tab/>
        <w:t xml:space="preserve">Adhikari, V.K., S. Jain, and Z.-L. Zhang. </w:t>
      </w:r>
      <w:r w:rsidRPr="006F3EA7">
        <w:rPr>
          <w:i/>
          <w:noProof/>
        </w:rPr>
        <w:t>YouTube traffic dynamics and its interplay with a tier-1 ISP: an ISP perspective</w:t>
      </w:r>
      <w:r w:rsidRPr="006F3EA7">
        <w:rPr>
          <w:noProof/>
        </w:rPr>
        <w:t xml:space="preserve">. in </w:t>
      </w:r>
      <w:r w:rsidRPr="006F3EA7">
        <w:rPr>
          <w:i/>
          <w:noProof/>
        </w:rPr>
        <w:t>Proceedings of the 10th ACM SIGCOMM conference on Internet measurement</w:t>
      </w:r>
      <w:r w:rsidRPr="006F3EA7">
        <w:rPr>
          <w:noProof/>
        </w:rPr>
        <w:t>. 2010. ACM.</w:t>
      </w:r>
    </w:p>
    <w:p w14:paraId="7AF6AA1C" w14:textId="77777777" w:rsidR="006F3EA7" w:rsidRPr="006F3EA7" w:rsidRDefault="006F3EA7" w:rsidP="006F3EA7">
      <w:pPr>
        <w:pStyle w:val="EndNoteBibliography"/>
        <w:ind w:left="720" w:hanging="720"/>
        <w:rPr>
          <w:noProof/>
        </w:rPr>
      </w:pPr>
      <w:r w:rsidRPr="006F3EA7">
        <w:rPr>
          <w:noProof/>
        </w:rPr>
        <w:t>5.</w:t>
      </w:r>
      <w:r w:rsidRPr="006F3EA7">
        <w:rPr>
          <w:noProof/>
        </w:rPr>
        <w:tab/>
        <w:t xml:space="preserve">Adhikari, V.K., et al. </w:t>
      </w:r>
      <w:r w:rsidRPr="006F3EA7">
        <w:rPr>
          <w:i/>
          <w:noProof/>
        </w:rPr>
        <w:t>Vivisecting youtube: An active measurement study</w:t>
      </w:r>
      <w:r w:rsidRPr="006F3EA7">
        <w:rPr>
          <w:noProof/>
        </w:rPr>
        <w:t xml:space="preserve">. in </w:t>
      </w:r>
      <w:r w:rsidRPr="006F3EA7">
        <w:rPr>
          <w:i/>
          <w:noProof/>
        </w:rPr>
        <w:t>INFOCOM, 2012 Proceedings IEEE</w:t>
      </w:r>
      <w:r w:rsidRPr="006F3EA7">
        <w:rPr>
          <w:noProof/>
        </w:rPr>
        <w:t>. 2012. IEEE.</w:t>
      </w:r>
    </w:p>
    <w:p w14:paraId="50290095" w14:textId="77777777" w:rsidR="006F3EA7" w:rsidRPr="006F3EA7" w:rsidRDefault="006F3EA7" w:rsidP="006F3EA7">
      <w:pPr>
        <w:pStyle w:val="EndNoteBibliography"/>
        <w:ind w:left="720" w:hanging="720"/>
        <w:rPr>
          <w:noProof/>
        </w:rPr>
      </w:pPr>
      <w:r w:rsidRPr="006F3EA7">
        <w:rPr>
          <w:noProof/>
        </w:rPr>
        <w:t>6.</w:t>
      </w:r>
      <w:r w:rsidRPr="006F3EA7">
        <w:rPr>
          <w:noProof/>
        </w:rPr>
        <w:tab/>
        <w:t xml:space="preserve">Adhikari, V.K., S. Jain, and Z.-L. Zhang. </w:t>
      </w:r>
      <w:r w:rsidRPr="006F3EA7">
        <w:rPr>
          <w:i/>
          <w:noProof/>
        </w:rPr>
        <w:t>Where do you" tube"? uncovering youtube server selection strategy</w:t>
      </w:r>
      <w:r w:rsidRPr="006F3EA7">
        <w:rPr>
          <w:noProof/>
        </w:rPr>
        <w:t xml:space="preserve">. in </w:t>
      </w:r>
      <w:r w:rsidRPr="006F3EA7">
        <w:rPr>
          <w:i/>
          <w:noProof/>
        </w:rPr>
        <w:t>Computer Communications and Networks (ICCCN), 2011 Proceedings of 20th International Conference on</w:t>
      </w:r>
      <w:r w:rsidRPr="006F3EA7">
        <w:rPr>
          <w:noProof/>
        </w:rPr>
        <w:t>. 2011. IEEE.</w:t>
      </w:r>
    </w:p>
    <w:p w14:paraId="1F3830F8" w14:textId="77777777" w:rsidR="006F3EA7" w:rsidRPr="006F3EA7" w:rsidRDefault="006F3EA7" w:rsidP="006F3EA7">
      <w:pPr>
        <w:pStyle w:val="EndNoteBibliography"/>
        <w:ind w:left="720" w:hanging="720"/>
        <w:rPr>
          <w:noProof/>
        </w:rPr>
      </w:pPr>
      <w:r w:rsidRPr="006F3EA7">
        <w:rPr>
          <w:noProof/>
        </w:rPr>
        <w:t>7.</w:t>
      </w:r>
      <w:r w:rsidRPr="006F3EA7">
        <w:rPr>
          <w:noProof/>
        </w:rPr>
        <w:tab/>
        <w:t xml:space="preserve">Torres, R., et al. </w:t>
      </w:r>
      <w:r w:rsidRPr="006F3EA7">
        <w:rPr>
          <w:i/>
          <w:noProof/>
        </w:rPr>
        <w:t>Dissecting video server selection strategies in the youtube cdn</w:t>
      </w:r>
      <w:r w:rsidRPr="006F3EA7">
        <w:rPr>
          <w:noProof/>
        </w:rPr>
        <w:t xml:space="preserve">. in </w:t>
      </w:r>
      <w:r w:rsidRPr="006F3EA7">
        <w:rPr>
          <w:i/>
          <w:noProof/>
        </w:rPr>
        <w:t>Distributed Computing Systems (ICDCS), 2011 31st International Conference on</w:t>
      </w:r>
      <w:r w:rsidRPr="006F3EA7">
        <w:rPr>
          <w:noProof/>
        </w:rPr>
        <w:t>. 2011. IEEE.</w:t>
      </w:r>
    </w:p>
    <w:p w14:paraId="5D462F57" w14:textId="77777777" w:rsidR="006F3EA7" w:rsidRPr="006F3EA7" w:rsidRDefault="006F3EA7" w:rsidP="006F3EA7">
      <w:pPr>
        <w:pStyle w:val="EndNoteBibliography"/>
        <w:ind w:left="720" w:hanging="720"/>
        <w:rPr>
          <w:noProof/>
        </w:rPr>
      </w:pPr>
      <w:r w:rsidRPr="006F3EA7">
        <w:rPr>
          <w:noProof/>
        </w:rPr>
        <w:t>8.</w:t>
      </w:r>
      <w:r w:rsidRPr="006F3EA7">
        <w:rPr>
          <w:noProof/>
        </w:rPr>
        <w:tab/>
        <w:t xml:space="preserve">Plissonneau, L., E. Biersack, and P. Juluri. </w:t>
      </w:r>
      <w:r w:rsidRPr="006F3EA7">
        <w:rPr>
          <w:i/>
          <w:noProof/>
        </w:rPr>
        <w:t>Analyzing the impact of YouTube delivery policies on user experience</w:t>
      </w:r>
      <w:r w:rsidRPr="006F3EA7">
        <w:rPr>
          <w:noProof/>
        </w:rPr>
        <w:t xml:space="preserve">. in </w:t>
      </w:r>
      <w:r w:rsidRPr="006F3EA7">
        <w:rPr>
          <w:i/>
          <w:noProof/>
        </w:rPr>
        <w:t>Proceedings of the 24th International Teletraffic Congress</w:t>
      </w:r>
      <w:r w:rsidRPr="006F3EA7">
        <w:rPr>
          <w:noProof/>
        </w:rPr>
        <w:t>. 2012. International Teletraffic Congress.</w:t>
      </w:r>
    </w:p>
    <w:p w14:paraId="6A5875D3" w14:textId="77777777" w:rsidR="006F3EA7" w:rsidRPr="006F3EA7" w:rsidRDefault="006F3EA7" w:rsidP="006F3EA7">
      <w:pPr>
        <w:pStyle w:val="EndNoteBibliography"/>
        <w:ind w:left="720" w:hanging="720"/>
        <w:rPr>
          <w:noProof/>
        </w:rPr>
      </w:pPr>
      <w:r w:rsidRPr="006F3EA7">
        <w:rPr>
          <w:noProof/>
        </w:rPr>
        <w:t>9.</w:t>
      </w:r>
      <w:r w:rsidRPr="006F3EA7">
        <w:rPr>
          <w:noProof/>
        </w:rPr>
        <w:tab/>
        <w:t xml:space="preserve">Korczyński, M. and A. Duda. </w:t>
      </w:r>
      <w:r w:rsidRPr="006F3EA7">
        <w:rPr>
          <w:i/>
          <w:noProof/>
        </w:rPr>
        <w:t>Classifying service flows in the encrypted skype traffic</w:t>
      </w:r>
      <w:r w:rsidRPr="006F3EA7">
        <w:rPr>
          <w:noProof/>
        </w:rPr>
        <w:t xml:space="preserve">. in </w:t>
      </w:r>
      <w:r w:rsidRPr="006F3EA7">
        <w:rPr>
          <w:i/>
          <w:noProof/>
        </w:rPr>
        <w:t>Communications (ICC), 2012 IEEE International Conference on</w:t>
      </w:r>
      <w:r w:rsidRPr="006F3EA7">
        <w:rPr>
          <w:noProof/>
        </w:rPr>
        <w:t>. 2012. IEEE.</w:t>
      </w:r>
    </w:p>
    <w:p w14:paraId="66DAA54F" w14:textId="77777777" w:rsidR="006F3EA7" w:rsidRPr="006F3EA7" w:rsidRDefault="006F3EA7" w:rsidP="006F3EA7">
      <w:pPr>
        <w:pStyle w:val="EndNoteBibliography"/>
        <w:ind w:left="720" w:hanging="720"/>
        <w:rPr>
          <w:noProof/>
        </w:rPr>
      </w:pPr>
      <w:r w:rsidRPr="006F3EA7">
        <w:rPr>
          <w:noProof/>
        </w:rPr>
        <w:t>10.</w:t>
      </w:r>
      <w:r w:rsidRPr="006F3EA7">
        <w:rPr>
          <w:noProof/>
        </w:rPr>
        <w:tab/>
        <w:t xml:space="preserve">Chu, W., et al. </w:t>
      </w:r>
      <w:r w:rsidRPr="006F3EA7">
        <w:rPr>
          <w:i/>
          <w:noProof/>
        </w:rPr>
        <w:t>Protect sensitive sites from phishing attacks using features extractable from inaccessible phishing URLs</w:t>
      </w:r>
      <w:r w:rsidRPr="006F3EA7">
        <w:rPr>
          <w:noProof/>
        </w:rPr>
        <w:t xml:space="preserve">. in </w:t>
      </w:r>
      <w:r w:rsidRPr="006F3EA7">
        <w:rPr>
          <w:i/>
          <w:noProof/>
        </w:rPr>
        <w:t>Communications (ICC), 2013 IEEE International Conference on</w:t>
      </w:r>
      <w:r w:rsidRPr="006F3EA7">
        <w:rPr>
          <w:noProof/>
        </w:rPr>
        <w:t>. 2013. IEEE.</w:t>
      </w:r>
    </w:p>
    <w:p w14:paraId="5C4547C2" w14:textId="77777777" w:rsidR="006F3EA7" w:rsidRPr="006F3EA7" w:rsidRDefault="006F3EA7" w:rsidP="006F3EA7">
      <w:pPr>
        <w:pStyle w:val="EndNoteBibliography"/>
        <w:ind w:left="720" w:hanging="720"/>
        <w:rPr>
          <w:noProof/>
        </w:rPr>
      </w:pPr>
      <w:r w:rsidRPr="006F3EA7">
        <w:rPr>
          <w:noProof/>
        </w:rPr>
        <w:t>11.</w:t>
      </w:r>
      <w:r w:rsidRPr="006F3EA7">
        <w:rPr>
          <w:noProof/>
        </w:rPr>
        <w:tab/>
        <w:t xml:space="preserve">Chaudhary, V. and A. Sureka. </w:t>
      </w:r>
      <w:r w:rsidRPr="006F3EA7">
        <w:rPr>
          <w:i/>
          <w:noProof/>
        </w:rPr>
        <w:t>Contextual feature based one-class classifier approach for detecting video response spam on youtube</w:t>
      </w:r>
      <w:r w:rsidRPr="006F3EA7">
        <w:rPr>
          <w:noProof/>
        </w:rPr>
        <w:t xml:space="preserve">. in </w:t>
      </w:r>
      <w:r w:rsidRPr="006F3EA7">
        <w:rPr>
          <w:i/>
          <w:noProof/>
        </w:rPr>
        <w:t>Privacy, Security and Trust (PST), 2013 Eleventh Annual International Conference on</w:t>
      </w:r>
      <w:r w:rsidRPr="006F3EA7">
        <w:rPr>
          <w:noProof/>
        </w:rPr>
        <w:t>. 2013. IEEE.</w:t>
      </w:r>
    </w:p>
    <w:p w14:paraId="277FEC86" w14:textId="77777777" w:rsidR="006F3EA7" w:rsidRPr="006F3EA7" w:rsidRDefault="006F3EA7" w:rsidP="006F3EA7">
      <w:pPr>
        <w:pStyle w:val="EndNoteBibliography"/>
        <w:ind w:left="720" w:hanging="720"/>
        <w:rPr>
          <w:noProof/>
        </w:rPr>
      </w:pPr>
      <w:r w:rsidRPr="006F3EA7">
        <w:rPr>
          <w:noProof/>
        </w:rPr>
        <w:t>12.</w:t>
      </w:r>
      <w:r w:rsidRPr="006F3EA7">
        <w:rPr>
          <w:noProof/>
        </w:rPr>
        <w:tab/>
        <w:t xml:space="preserve">Erman, J., et al. </w:t>
      </w:r>
      <w:r w:rsidRPr="006F3EA7">
        <w:rPr>
          <w:i/>
          <w:noProof/>
        </w:rPr>
        <w:t>Over the top video: the gorilla in cellular networks</w:t>
      </w:r>
      <w:r w:rsidRPr="006F3EA7">
        <w:rPr>
          <w:noProof/>
        </w:rPr>
        <w:t xml:space="preserve">. in </w:t>
      </w:r>
      <w:r w:rsidRPr="006F3EA7">
        <w:rPr>
          <w:i/>
          <w:noProof/>
        </w:rPr>
        <w:lastRenderedPageBreak/>
        <w:t>Proceedings of the 2011 ACM SIGCOMM conference on Internet measurement conference</w:t>
      </w:r>
      <w:r w:rsidRPr="006F3EA7">
        <w:rPr>
          <w:noProof/>
        </w:rPr>
        <w:t>. 2011. ACM.</w:t>
      </w:r>
    </w:p>
    <w:p w14:paraId="5FB61D67" w14:textId="77777777" w:rsidR="006F3EA7" w:rsidRPr="006F3EA7" w:rsidRDefault="006F3EA7" w:rsidP="006F3EA7">
      <w:pPr>
        <w:pStyle w:val="EndNoteBibliography"/>
        <w:ind w:left="720" w:hanging="720"/>
        <w:rPr>
          <w:noProof/>
        </w:rPr>
      </w:pPr>
      <w:r w:rsidRPr="006F3EA7">
        <w:rPr>
          <w:noProof/>
        </w:rPr>
        <w:t>13.</w:t>
      </w:r>
      <w:r w:rsidRPr="006F3EA7">
        <w:rPr>
          <w:noProof/>
        </w:rPr>
        <w:tab/>
        <w:t xml:space="preserve">Ramos-Muñoz, J.J., et al., </w:t>
      </w:r>
      <w:r w:rsidRPr="006F3EA7">
        <w:rPr>
          <w:i/>
          <w:noProof/>
        </w:rPr>
        <w:t>Characteristics of mobile youtube traffic.</w:t>
      </w:r>
      <w:r w:rsidRPr="006F3EA7">
        <w:rPr>
          <w:noProof/>
        </w:rPr>
        <w:t xml:space="preserve"> IEEE Wireless Communications, 2014. </w:t>
      </w:r>
      <w:r w:rsidRPr="006F3EA7">
        <w:rPr>
          <w:b/>
          <w:noProof/>
        </w:rPr>
        <w:t>21</w:t>
      </w:r>
      <w:r w:rsidRPr="006F3EA7">
        <w:rPr>
          <w:noProof/>
        </w:rPr>
        <w:t>(1): p. 18-25.</w:t>
      </w:r>
    </w:p>
    <w:p w14:paraId="5B6681D5" w14:textId="77777777" w:rsidR="006F3EA7" w:rsidRPr="006F3EA7" w:rsidRDefault="006F3EA7" w:rsidP="006F3EA7">
      <w:pPr>
        <w:pStyle w:val="EndNoteBibliography"/>
        <w:ind w:left="720" w:hanging="720"/>
        <w:rPr>
          <w:noProof/>
        </w:rPr>
      </w:pPr>
      <w:r w:rsidRPr="006F3EA7">
        <w:rPr>
          <w:noProof/>
        </w:rPr>
        <w:t>14.</w:t>
      </w:r>
      <w:r w:rsidRPr="006F3EA7">
        <w:rPr>
          <w:noProof/>
        </w:rPr>
        <w:tab/>
        <w:t xml:space="preserve">Yu, H., et al. </w:t>
      </w:r>
      <w:r w:rsidRPr="006F3EA7">
        <w:rPr>
          <w:i/>
          <w:noProof/>
        </w:rPr>
        <w:t>Understanding user behavior in large-scale video-on-demand systems</w:t>
      </w:r>
      <w:r w:rsidRPr="006F3EA7">
        <w:rPr>
          <w:noProof/>
        </w:rPr>
        <w:t xml:space="preserve">. in </w:t>
      </w:r>
      <w:r w:rsidRPr="006F3EA7">
        <w:rPr>
          <w:i/>
          <w:noProof/>
        </w:rPr>
        <w:t>ACM SIGOPS Operating Systems Review</w:t>
      </w:r>
      <w:r w:rsidRPr="006F3EA7">
        <w:rPr>
          <w:noProof/>
        </w:rPr>
        <w:t>. 2006. ACM.</w:t>
      </w:r>
    </w:p>
    <w:p w14:paraId="52544D3A" w14:textId="77777777" w:rsidR="006F3EA7" w:rsidRPr="006F3EA7" w:rsidRDefault="006F3EA7" w:rsidP="006F3EA7">
      <w:pPr>
        <w:pStyle w:val="EndNoteBibliography"/>
        <w:ind w:left="720" w:hanging="720"/>
        <w:rPr>
          <w:noProof/>
        </w:rPr>
      </w:pPr>
      <w:r w:rsidRPr="006F3EA7">
        <w:rPr>
          <w:noProof/>
        </w:rPr>
        <w:t>15.</w:t>
      </w:r>
      <w:r w:rsidRPr="006F3EA7">
        <w:rPr>
          <w:noProof/>
        </w:rPr>
        <w:tab/>
        <w:t xml:space="preserve">Gill, P., et al. </w:t>
      </w:r>
      <w:r w:rsidRPr="006F3EA7">
        <w:rPr>
          <w:i/>
          <w:noProof/>
        </w:rPr>
        <w:t>Youtube traffic characterization: a view from the edge</w:t>
      </w:r>
      <w:r w:rsidRPr="006F3EA7">
        <w:rPr>
          <w:noProof/>
        </w:rPr>
        <w:t xml:space="preserve">. in </w:t>
      </w:r>
      <w:r w:rsidRPr="006F3EA7">
        <w:rPr>
          <w:i/>
          <w:noProof/>
        </w:rPr>
        <w:t>Proceedings of the 7th ACM SIGCOMM conference on Internet measurement</w:t>
      </w:r>
      <w:r w:rsidRPr="006F3EA7">
        <w:rPr>
          <w:noProof/>
        </w:rPr>
        <w:t>. 2007. ACM.</w:t>
      </w:r>
    </w:p>
    <w:p w14:paraId="5FDE94AD" w14:textId="77777777" w:rsidR="006F3EA7" w:rsidRPr="006F3EA7" w:rsidRDefault="006F3EA7" w:rsidP="006F3EA7">
      <w:pPr>
        <w:pStyle w:val="EndNoteBibliography"/>
        <w:ind w:left="720" w:hanging="720"/>
        <w:rPr>
          <w:noProof/>
        </w:rPr>
      </w:pPr>
      <w:r w:rsidRPr="006F3EA7">
        <w:rPr>
          <w:noProof/>
        </w:rPr>
        <w:t>16.</w:t>
      </w:r>
      <w:r w:rsidRPr="006F3EA7">
        <w:rPr>
          <w:noProof/>
        </w:rPr>
        <w:tab/>
        <w:t xml:space="preserve">Zink, M., et al., </w:t>
      </w:r>
      <w:r w:rsidRPr="006F3EA7">
        <w:rPr>
          <w:i/>
          <w:noProof/>
        </w:rPr>
        <w:t>Characteristics of YouTube network traffic at a campus network–measurements, models, and implications.</w:t>
      </w:r>
      <w:r w:rsidRPr="006F3EA7">
        <w:rPr>
          <w:noProof/>
        </w:rPr>
        <w:t xml:space="preserve"> Computer networks, 2009. </w:t>
      </w:r>
      <w:r w:rsidRPr="006F3EA7">
        <w:rPr>
          <w:b/>
          <w:noProof/>
        </w:rPr>
        <w:t>53</w:t>
      </w:r>
      <w:r w:rsidRPr="006F3EA7">
        <w:rPr>
          <w:noProof/>
        </w:rPr>
        <w:t>(4): p. 501-514.</w:t>
      </w:r>
    </w:p>
    <w:p w14:paraId="2A407877" w14:textId="77777777" w:rsidR="006F3EA7" w:rsidRPr="006F3EA7" w:rsidRDefault="006F3EA7" w:rsidP="006F3EA7">
      <w:pPr>
        <w:pStyle w:val="EndNoteBibliography"/>
        <w:ind w:left="720" w:hanging="720"/>
        <w:rPr>
          <w:noProof/>
        </w:rPr>
      </w:pPr>
      <w:r w:rsidRPr="006F3EA7">
        <w:rPr>
          <w:noProof/>
        </w:rPr>
        <w:t>17.</w:t>
      </w:r>
      <w:r w:rsidRPr="006F3EA7">
        <w:rPr>
          <w:noProof/>
        </w:rPr>
        <w:tab/>
        <w:t xml:space="preserve">Arvidsson, A., et al. </w:t>
      </w:r>
      <w:r w:rsidRPr="006F3EA7">
        <w:rPr>
          <w:i/>
          <w:noProof/>
        </w:rPr>
        <w:t>Analysis of user demand patterns and locality for youtube traffic</w:t>
      </w:r>
      <w:r w:rsidRPr="006F3EA7">
        <w:rPr>
          <w:noProof/>
        </w:rPr>
        <w:t xml:space="preserve">. in </w:t>
      </w:r>
      <w:r w:rsidRPr="006F3EA7">
        <w:rPr>
          <w:i/>
          <w:noProof/>
        </w:rPr>
        <w:t>Teletraffic Congress (ITC), 2013 25th International</w:t>
      </w:r>
      <w:r w:rsidRPr="006F3EA7">
        <w:rPr>
          <w:noProof/>
        </w:rPr>
        <w:t>. 2013. IEEE.</w:t>
      </w:r>
    </w:p>
    <w:p w14:paraId="4F7C79B0" w14:textId="77777777" w:rsidR="006F3EA7" w:rsidRPr="006F3EA7" w:rsidRDefault="006F3EA7" w:rsidP="006F3EA7">
      <w:pPr>
        <w:pStyle w:val="EndNoteBibliography"/>
        <w:ind w:left="720" w:hanging="720"/>
        <w:rPr>
          <w:noProof/>
        </w:rPr>
      </w:pPr>
      <w:r w:rsidRPr="006F3EA7">
        <w:rPr>
          <w:noProof/>
        </w:rPr>
        <w:t>18.</w:t>
      </w:r>
      <w:r w:rsidRPr="006F3EA7">
        <w:rPr>
          <w:noProof/>
        </w:rPr>
        <w:tab/>
        <w:t xml:space="preserve">Casas, P., et al. </w:t>
      </w:r>
      <w:r w:rsidRPr="006F3EA7">
        <w:rPr>
          <w:i/>
          <w:noProof/>
        </w:rPr>
        <w:t>YouTube all around: Characterizing YouTube from mobile and fixed-line network vantage points</w:t>
      </w:r>
      <w:r w:rsidRPr="006F3EA7">
        <w:rPr>
          <w:noProof/>
        </w:rPr>
        <w:t xml:space="preserve">. in </w:t>
      </w:r>
      <w:r w:rsidRPr="006F3EA7">
        <w:rPr>
          <w:i/>
          <w:noProof/>
        </w:rPr>
        <w:t>Networks and Communications (EuCNC), 2014 European Conference on</w:t>
      </w:r>
      <w:r w:rsidRPr="006F3EA7">
        <w:rPr>
          <w:noProof/>
        </w:rPr>
        <w:t>. 2014. IEEE.</w:t>
      </w:r>
    </w:p>
    <w:p w14:paraId="24FC6D95" w14:textId="77777777" w:rsidR="006F3EA7" w:rsidRPr="006F3EA7" w:rsidRDefault="006F3EA7" w:rsidP="006F3EA7">
      <w:pPr>
        <w:pStyle w:val="EndNoteBibliography"/>
        <w:ind w:left="720" w:hanging="720"/>
        <w:rPr>
          <w:noProof/>
        </w:rPr>
      </w:pPr>
      <w:r w:rsidRPr="006F3EA7">
        <w:rPr>
          <w:noProof/>
        </w:rPr>
        <w:t>19.</w:t>
      </w:r>
      <w:r w:rsidRPr="006F3EA7">
        <w:rPr>
          <w:noProof/>
        </w:rPr>
        <w:tab/>
        <w:t xml:space="preserve">Li, Z., et al. </w:t>
      </w:r>
      <w:r w:rsidRPr="006F3EA7">
        <w:rPr>
          <w:i/>
          <w:noProof/>
        </w:rPr>
        <w:t>User behavior characterization of a large-scale mobile live streaming system</w:t>
      </w:r>
      <w:r w:rsidRPr="006F3EA7">
        <w:rPr>
          <w:noProof/>
        </w:rPr>
        <w:t xml:space="preserve">. in </w:t>
      </w:r>
      <w:r w:rsidRPr="006F3EA7">
        <w:rPr>
          <w:i/>
          <w:noProof/>
        </w:rPr>
        <w:t>Proceedings of the 24th International Conference on World Wide Web</w:t>
      </w:r>
      <w:r w:rsidRPr="006F3EA7">
        <w:rPr>
          <w:noProof/>
        </w:rPr>
        <w:t>. 2015. ACM.</w:t>
      </w:r>
    </w:p>
    <w:p w14:paraId="65723662" w14:textId="084EEC07" w:rsidR="006F3EA7" w:rsidRPr="006F3EA7" w:rsidRDefault="006F3EA7" w:rsidP="006F3EA7">
      <w:pPr>
        <w:pStyle w:val="EndNoteBibliography"/>
        <w:ind w:left="720" w:hanging="720"/>
        <w:rPr>
          <w:noProof/>
        </w:rPr>
      </w:pPr>
      <w:r w:rsidRPr="006F3EA7">
        <w:rPr>
          <w:noProof/>
        </w:rPr>
        <w:t>20.</w:t>
      </w:r>
      <w:r w:rsidRPr="006F3EA7">
        <w:rPr>
          <w:noProof/>
        </w:rPr>
        <w:tab/>
        <w:t xml:space="preserve">Apache. </w:t>
      </w:r>
      <w:r w:rsidRPr="006F3EA7">
        <w:rPr>
          <w:i/>
          <w:noProof/>
        </w:rPr>
        <w:t>Apache Hadoop</w:t>
      </w:r>
      <w:r w:rsidRPr="006F3EA7">
        <w:rPr>
          <w:noProof/>
        </w:rPr>
        <w:t xml:space="preserve">. Available from: </w:t>
      </w:r>
      <w:hyperlink r:id="rId47" w:history="1">
        <w:r w:rsidRPr="006F3EA7">
          <w:rPr>
            <w:rStyle w:val="a9"/>
            <w:rFonts w:asciiTheme="minorHAnsi" w:hAnsiTheme="minorHAnsi" w:cstheme="minorBidi"/>
            <w:noProof/>
            <w:sz w:val="21"/>
          </w:rPr>
          <w:t>https://hadoop.apache.org/</w:t>
        </w:r>
      </w:hyperlink>
      <w:r w:rsidRPr="006F3EA7">
        <w:rPr>
          <w:noProof/>
        </w:rPr>
        <w:t>.</w:t>
      </w:r>
    </w:p>
    <w:p w14:paraId="32F8C129" w14:textId="77777777" w:rsidR="006F3EA7" w:rsidRPr="006F3EA7" w:rsidRDefault="006F3EA7" w:rsidP="006F3EA7">
      <w:pPr>
        <w:pStyle w:val="EndNoteBibliography"/>
        <w:ind w:left="720" w:hanging="720"/>
        <w:rPr>
          <w:noProof/>
        </w:rPr>
      </w:pPr>
      <w:r w:rsidRPr="006F3EA7">
        <w:rPr>
          <w:noProof/>
        </w:rPr>
        <w:t>21.</w:t>
      </w:r>
      <w:r w:rsidRPr="006F3EA7">
        <w:rPr>
          <w:noProof/>
        </w:rPr>
        <w:tab/>
        <w:t xml:space="preserve">Lorenz, M.O., </w:t>
      </w:r>
      <w:r w:rsidRPr="006F3EA7">
        <w:rPr>
          <w:i/>
          <w:noProof/>
        </w:rPr>
        <w:t>Methods of measuring the concentration of wealth.</w:t>
      </w:r>
      <w:r w:rsidRPr="006F3EA7">
        <w:rPr>
          <w:noProof/>
        </w:rPr>
        <w:t xml:space="preserve"> Publications of the American statistical association, 1905. </w:t>
      </w:r>
      <w:r w:rsidRPr="006F3EA7">
        <w:rPr>
          <w:b/>
          <w:noProof/>
        </w:rPr>
        <w:t>9</w:t>
      </w:r>
      <w:r w:rsidRPr="006F3EA7">
        <w:rPr>
          <w:noProof/>
        </w:rPr>
        <w:t>(70): p. 209-219.</w:t>
      </w:r>
    </w:p>
    <w:p w14:paraId="6D592F6C" w14:textId="77777777" w:rsidR="006F3EA7" w:rsidRPr="006F3EA7" w:rsidRDefault="006F3EA7" w:rsidP="006F3EA7">
      <w:pPr>
        <w:pStyle w:val="EndNoteBibliography"/>
        <w:ind w:left="720" w:hanging="720"/>
        <w:rPr>
          <w:noProof/>
        </w:rPr>
      </w:pPr>
      <w:r w:rsidRPr="006F3EA7">
        <w:rPr>
          <w:noProof/>
        </w:rPr>
        <w:t>22.</w:t>
      </w:r>
      <w:r w:rsidRPr="006F3EA7">
        <w:rPr>
          <w:noProof/>
        </w:rPr>
        <w:tab/>
        <w:t xml:space="preserve">Louail, T., et al., </w:t>
      </w:r>
      <w:r w:rsidRPr="006F3EA7">
        <w:rPr>
          <w:i/>
          <w:noProof/>
        </w:rPr>
        <w:t>From mobile phone data to the spatial structure of cities.</w:t>
      </w:r>
      <w:r w:rsidRPr="006F3EA7">
        <w:rPr>
          <w:noProof/>
        </w:rPr>
        <w:t xml:space="preserve"> Scientific Reports, 2014. </w:t>
      </w:r>
      <w:r w:rsidRPr="006F3EA7">
        <w:rPr>
          <w:b/>
          <w:noProof/>
        </w:rPr>
        <w:t>4</w:t>
      </w:r>
      <w:r w:rsidRPr="006F3EA7">
        <w:rPr>
          <w:noProof/>
        </w:rPr>
        <w:t>: p. 5276.</w:t>
      </w:r>
    </w:p>
    <w:p w14:paraId="42F05AEA" w14:textId="77777777" w:rsidR="006F3EA7" w:rsidRPr="006F3EA7" w:rsidRDefault="006F3EA7" w:rsidP="006F3EA7">
      <w:pPr>
        <w:pStyle w:val="EndNoteBibliography"/>
        <w:ind w:left="720" w:hanging="720"/>
        <w:rPr>
          <w:noProof/>
        </w:rPr>
      </w:pPr>
      <w:r w:rsidRPr="006F3EA7">
        <w:rPr>
          <w:noProof/>
        </w:rPr>
        <w:t>23.</w:t>
      </w:r>
      <w:r w:rsidRPr="006F3EA7">
        <w:rPr>
          <w:noProof/>
        </w:rPr>
        <w:tab/>
        <w:t xml:space="preserve">Lomax, K., </w:t>
      </w:r>
      <w:r w:rsidRPr="006F3EA7">
        <w:rPr>
          <w:i/>
          <w:noProof/>
        </w:rPr>
        <w:t>Business failures: Another example of the analysis of failure data.</w:t>
      </w:r>
      <w:r w:rsidRPr="006F3EA7">
        <w:rPr>
          <w:noProof/>
        </w:rPr>
        <w:t xml:space="preserve"> Journal of the American Statistical Association, 1954. </w:t>
      </w:r>
      <w:r w:rsidRPr="006F3EA7">
        <w:rPr>
          <w:b/>
          <w:noProof/>
        </w:rPr>
        <w:t>49</w:t>
      </w:r>
      <w:r w:rsidRPr="006F3EA7">
        <w:rPr>
          <w:noProof/>
        </w:rPr>
        <w:t>(268): p. 847-852.</w:t>
      </w:r>
    </w:p>
    <w:p w14:paraId="6E7C5106" w14:textId="77777777" w:rsidR="006F3EA7" w:rsidRPr="006F3EA7" w:rsidRDefault="006F3EA7" w:rsidP="006F3EA7">
      <w:pPr>
        <w:pStyle w:val="EndNoteBibliography"/>
        <w:ind w:left="720" w:hanging="720"/>
        <w:rPr>
          <w:noProof/>
        </w:rPr>
      </w:pPr>
      <w:r w:rsidRPr="006F3EA7">
        <w:rPr>
          <w:noProof/>
        </w:rPr>
        <w:t>24.</w:t>
      </w:r>
      <w:r w:rsidRPr="006F3EA7">
        <w:rPr>
          <w:noProof/>
        </w:rPr>
        <w:tab/>
        <w:t xml:space="preserve">Cha, M., et al., </w:t>
      </w:r>
      <w:r w:rsidRPr="006F3EA7">
        <w:rPr>
          <w:i/>
          <w:noProof/>
        </w:rPr>
        <w:t>Analyzing the video popularity characteristics of large-scale user generated content systems.</w:t>
      </w:r>
      <w:r w:rsidRPr="006F3EA7">
        <w:rPr>
          <w:noProof/>
        </w:rPr>
        <w:t xml:space="preserve"> IEEE/ACM Transactions on Networking (TON), 2009. </w:t>
      </w:r>
      <w:r w:rsidRPr="006F3EA7">
        <w:rPr>
          <w:b/>
          <w:noProof/>
        </w:rPr>
        <w:t>17</w:t>
      </w:r>
      <w:r w:rsidRPr="006F3EA7">
        <w:rPr>
          <w:noProof/>
        </w:rPr>
        <w:t>(5): p. 1357-1370.</w:t>
      </w:r>
    </w:p>
    <w:p w14:paraId="74CBD2E5" w14:textId="77777777" w:rsidR="006F3EA7" w:rsidRPr="006F3EA7" w:rsidRDefault="006F3EA7" w:rsidP="006F3EA7">
      <w:pPr>
        <w:pStyle w:val="EndNoteBibliography"/>
        <w:ind w:left="720" w:hanging="720"/>
        <w:rPr>
          <w:noProof/>
        </w:rPr>
      </w:pPr>
      <w:r w:rsidRPr="006F3EA7">
        <w:rPr>
          <w:noProof/>
        </w:rPr>
        <w:t>25.</w:t>
      </w:r>
      <w:r w:rsidRPr="006F3EA7">
        <w:rPr>
          <w:noProof/>
        </w:rPr>
        <w:tab/>
        <w:t xml:space="preserve">Abhari, A. and M. Soraya, </w:t>
      </w:r>
      <w:r w:rsidRPr="006F3EA7">
        <w:rPr>
          <w:i/>
          <w:noProof/>
        </w:rPr>
        <w:t>Workload generation for YouTube.</w:t>
      </w:r>
      <w:r w:rsidRPr="006F3EA7">
        <w:rPr>
          <w:noProof/>
        </w:rPr>
        <w:t xml:space="preserve"> Multimedia Tools and Applications, 2010. </w:t>
      </w:r>
      <w:r w:rsidRPr="006F3EA7">
        <w:rPr>
          <w:b/>
          <w:noProof/>
        </w:rPr>
        <w:t>46</w:t>
      </w:r>
      <w:r w:rsidRPr="006F3EA7">
        <w:rPr>
          <w:noProof/>
        </w:rPr>
        <w:t>(1): p. 91.</w:t>
      </w:r>
    </w:p>
    <w:p w14:paraId="0BEC0AF8" w14:textId="77777777" w:rsidR="006F3EA7" w:rsidRPr="006F3EA7" w:rsidRDefault="006F3EA7" w:rsidP="006F3EA7">
      <w:pPr>
        <w:pStyle w:val="EndNoteBibliography"/>
        <w:ind w:left="720" w:hanging="720"/>
        <w:rPr>
          <w:noProof/>
        </w:rPr>
      </w:pPr>
      <w:r w:rsidRPr="006F3EA7">
        <w:rPr>
          <w:noProof/>
        </w:rPr>
        <w:t>26.</w:t>
      </w:r>
      <w:r w:rsidRPr="006F3EA7">
        <w:rPr>
          <w:noProof/>
        </w:rPr>
        <w:tab/>
        <w:t xml:space="preserve">Cheng, X., J. Liu, and C. Dale, </w:t>
      </w:r>
      <w:r w:rsidRPr="006F3EA7">
        <w:rPr>
          <w:i/>
          <w:noProof/>
        </w:rPr>
        <w:t>Understanding the characteristics of internet short video sharing: A YouTube-based measurement study.</w:t>
      </w:r>
      <w:r w:rsidRPr="006F3EA7">
        <w:rPr>
          <w:noProof/>
        </w:rPr>
        <w:t xml:space="preserve"> IEEE Transactions on Multimedia, 2013. </w:t>
      </w:r>
      <w:r w:rsidRPr="006F3EA7">
        <w:rPr>
          <w:b/>
          <w:noProof/>
        </w:rPr>
        <w:t>15</w:t>
      </w:r>
      <w:r w:rsidRPr="006F3EA7">
        <w:rPr>
          <w:noProof/>
        </w:rPr>
        <w:t>(5): p. 1184-1194.</w:t>
      </w:r>
    </w:p>
    <w:p w14:paraId="0C28BAB9" w14:textId="77777777" w:rsidR="006F3EA7" w:rsidRPr="006F3EA7" w:rsidRDefault="006F3EA7" w:rsidP="006F3EA7">
      <w:pPr>
        <w:pStyle w:val="EndNoteBibliography"/>
        <w:ind w:left="720" w:hanging="720"/>
        <w:rPr>
          <w:noProof/>
        </w:rPr>
      </w:pPr>
      <w:r w:rsidRPr="006F3EA7">
        <w:rPr>
          <w:noProof/>
        </w:rPr>
        <w:t>27.</w:t>
      </w:r>
      <w:r w:rsidRPr="006F3EA7">
        <w:rPr>
          <w:noProof/>
        </w:rPr>
        <w:tab/>
        <w:t xml:space="preserve">Abdesslem, F.B. and A. Lindgren. </w:t>
      </w:r>
      <w:r w:rsidRPr="006F3EA7">
        <w:rPr>
          <w:i/>
          <w:noProof/>
        </w:rPr>
        <w:t>Large scale characterisation of YouTube requests in a cellular network</w:t>
      </w:r>
      <w:r w:rsidRPr="006F3EA7">
        <w:rPr>
          <w:noProof/>
        </w:rPr>
        <w:t xml:space="preserve">. in </w:t>
      </w:r>
      <w:r w:rsidRPr="006F3EA7">
        <w:rPr>
          <w:i/>
          <w:noProof/>
        </w:rPr>
        <w:t>A World of Wireless, Mobile and Multimedia Networks (WoWMoM), 2014 IEEE 15th International Symposium on</w:t>
      </w:r>
      <w:r w:rsidRPr="006F3EA7">
        <w:rPr>
          <w:noProof/>
        </w:rPr>
        <w:t>. 2014. IEEE.</w:t>
      </w:r>
    </w:p>
    <w:p w14:paraId="5EA2B4CB" w14:textId="77777777" w:rsidR="006F3EA7" w:rsidRPr="006F3EA7" w:rsidRDefault="006F3EA7" w:rsidP="006F3EA7">
      <w:pPr>
        <w:pStyle w:val="EndNoteBibliography"/>
        <w:ind w:left="720" w:hanging="720"/>
        <w:rPr>
          <w:noProof/>
        </w:rPr>
      </w:pPr>
      <w:r w:rsidRPr="006F3EA7">
        <w:rPr>
          <w:noProof/>
        </w:rPr>
        <w:t>28.</w:t>
      </w:r>
      <w:r w:rsidRPr="006F3EA7">
        <w:rPr>
          <w:noProof/>
        </w:rPr>
        <w:tab/>
        <w:t xml:space="preserve">Mislove, A., et al. </w:t>
      </w:r>
      <w:r w:rsidRPr="006F3EA7">
        <w:rPr>
          <w:i/>
          <w:noProof/>
        </w:rPr>
        <w:t>Measurement and analysis of online social networks</w:t>
      </w:r>
      <w:r w:rsidRPr="006F3EA7">
        <w:rPr>
          <w:noProof/>
        </w:rPr>
        <w:t xml:space="preserve">. in </w:t>
      </w:r>
      <w:r w:rsidRPr="006F3EA7">
        <w:rPr>
          <w:i/>
          <w:noProof/>
        </w:rPr>
        <w:t>Proceedings of the 7th ACM SIGCOMM conference on Internet measurement</w:t>
      </w:r>
      <w:r w:rsidRPr="006F3EA7">
        <w:rPr>
          <w:noProof/>
        </w:rPr>
        <w:t>. 2007. ACM.</w:t>
      </w:r>
    </w:p>
    <w:p w14:paraId="2DF4B9C0" w14:textId="77777777" w:rsidR="006F3EA7" w:rsidRPr="006F3EA7" w:rsidRDefault="006F3EA7" w:rsidP="006F3EA7">
      <w:pPr>
        <w:pStyle w:val="EndNoteBibliography"/>
        <w:ind w:left="720" w:hanging="720"/>
        <w:rPr>
          <w:noProof/>
        </w:rPr>
      </w:pPr>
      <w:r w:rsidRPr="006F3EA7">
        <w:rPr>
          <w:noProof/>
        </w:rPr>
        <w:t>29.</w:t>
      </w:r>
      <w:r w:rsidRPr="006F3EA7">
        <w:rPr>
          <w:noProof/>
        </w:rPr>
        <w:tab/>
        <w:t xml:space="preserve">Wilson, C., et al. </w:t>
      </w:r>
      <w:r w:rsidRPr="006F3EA7">
        <w:rPr>
          <w:i/>
          <w:noProof/>
        </w:rPr>
        <w:t>User interactions in social networks and their implications</w:t>
      </w:r>
      <w:r w:rsidRPr="006F3EA7">
        <w:rPr>
          <w:noProof/>
        </w:rPr>
        <w:t xml:space="preserve">. in </w:t>
      </w:r>
      <w:r w:rsidRPr="006F3EA7">
        <w:rPr>
          <w:i/>
          <w:noProof/>
        </w:rPr>
        <w:t>Proceedings of the 4th ACM European conference on Computer systems</w:t>
      </w:r>
      <w:r w:rsidRPr="006F3EA7">
        <w:rPr>
          <w:noProof/>
        </w:rPr>
        <w:t xml:space="preserve">. </w:t>
      </w:r>
      <w:r w:rsidRPr="006F3EA7">
        <w:rPr>
          <w:noProof/>
        </w:rPr>
        <w:lastRenderedPageBreak/>
        <w:t>2009. Acm.</w:t>
      </w:r>
    </w:p>
    <w:p w14:paraId="1A50ADD9" w14:textId="77777777" w:rsidR="006F3EA7" w:rsidRPr="006F3EA7" w:rsidRDefault="006F3EA7" w:rsidP="006F3EA7">
      <w:pPr>
        <w:pStyle w:val="EndNoteBibliography"/>
        <w:ind w:left="720" w:hanging="720"/>
        <w:rPr>
          <w:noProof/>
        </w:rPr>
      </w:pPr>
      <w:r w:rsidRPr="006F3EA7">
        <w:rPr>
          <w:noProof/>
        </w:rPr>
        <w:t>30.</w:t>
      </w:r>
      <w:r w:rsidRPr="006F3EA7">
        <w:rPr>
          <w:noProof/>
        </w:rPr>
        <w:tab/>
        <w:t xml:space="preserve">Kwak, H., et al. </w:t>
      </w:r>
      <w:r w:rsidRPr="006F3EA7">
        <w:rPr>
          <w:i/>
          <w:noProof/>
        </w:rPr>
        <w:t>What is Twitter, a social network or a news media?</w:t>
      </w:r>
      <w:r w:rsidRPr="006F3EA7">
        <w:rPr>
          <w:noProof/>
        </w:rPr>
        <w:t xml:space="preserve"> in </w:t>
      </w:r>
      <w:r w:rsidRPr="006F3EA7">
        <w:rPr>
          <w:i/>
          <w:noProof/>
        </w:rPr>
        <w:t>Proceedings of the 19th international conference on World wide web</w:t>
      </w:r>
      <w:r w:rsidRPr="006F3EA7">
        <w:rPr>
          <w:noProof/>
        </w:rPr>
        <w:t>. 2010. ACM.</w:t>
      </w:r>
    </w:p>
    <w:p w14:paraId="7D4E50B6" w14:textId="77777777" w:rsidR="006F3EA7" w:rsidRPr="006F3EA7" w:rsidRDefault="006F3EA7" w:rsidP="006F3EA7">
      <w:pPr>
        <w:pStyle w:val="EndNoteBibliography"/>
        <w:ind w:left="720" w:hanging="720"/>
        <w:rPr>
          <w:noProof/>
        </w:rPr>
      </w:pPr>
      <w:r w:rsidRPr="006F3EA7">
        <w:rPr>
          <w:noProof/>
        </w:rPr>
        <w:t>31.</w:t>
      </w:r>
      <w:r w:rsidRPr="006F3EA7">
        <w:rPr>
          <w:noProof/>
        </w:rPr>
        <w:tab/>
        <w:t xml:space="preserve">Benevenuto, F., et al., </w:t>
      </w:r>
      <w:r w:rsidRPr="006F3EA7">
        <w:rPr>
          <w:i/>
          <w:noProof/>
        </w:rPr>
        <w:t>Video interactions in online video social networks.</w:t>
      </w:r>
      <w:r w:rsidRPr="006F3EA7">
        <w:rPr>
          <w:noProof/>
        </w:rPr>
        <w:t xml:space="preserve"> ACM Transactions on Multimedia Computing, Communications, and Applications (TOMM), 2009. </w:t>
      </w:r>
      <w:r w:rsidRPr="006F3EA7">
        <w:rPr>
          <w:b/>
          <w:noProof/>
        </w:rPr>
        <w:t>5</w:t>
      </w:r>
      <w:r w:rsidRPr="006F3EA7">
        <w:rPr>
          <w:noProof/>
        </w:rPr>
        <w:t>(4): p. 30.</w:t>
      </w:r>
    </w:p>
    <w:p w14:paraId="3BA46259" w14:textId="77777777" w:rsidR="006F3EA7" w:rsidRPr="006F3EA7" w:rsidRDefault="006F3EA7" w:rsidP="006F3EA7">
      <w:pPr>
        <w:pStyle w:val="EndNoteBibliography"/>
        <w:ind w:left="720" w:hanging="720"/>
        <w:rPr>
          <w:noProof/>
        </w:rPr>
      </w:pPr>
      <w:r w:rsidRPr="006F3EA7">
        <w:rPr>
          <w:noProof/>
        </w:rPr>
        <w:t>32.</w:t>
      </w:r>
      <w:r w:rsidRPr="006F3EA7">
        <w:rPr>
          <w:noProof/>
        </w:rPr>
        <w:tab/>
        <w:t xml:space="preserve">Li, Z., et al., </w:t>
      </w:r>
      <w:r w:rsidRPr="006F3EA7">
        <w:rPr>
          <w:i/>
          <w:noProof/>
        </w:rPr>
        <w:t>Social connections in user-generated content video systems: Analysis and recommendation.</w:t>
      </w:r>
      <w:r w:rsidRPr="006F3EA7">
        <w:rPr>
          <w:noProof/>
        </w:rPr>
        <w:t xml:space="preserve"> IEEE Transactions on network and service management, 2013. </w:t>
      </w:r>
      <w:r w:rsidRPr="006F3EA7">
        <w:rPr>
          <w:b/>
          <w:noProof/>
        </w:rPr>
        <w:t>10</w:t>
      </w:r>
      <w:r w:rsidRPr="006F3EA7">
        <w:rPr>
          <w:noProof/>
        </w:rPr>
        <w:t>(1): p. 70-83.</w:t>
      </w:r>
    </w:p>
    <w:p w14:paraId="3010227D" w14:textId="77777777" w:rsidR="006F3EA7" w:rsidRPr="006F3EA7" w:rsidRDefault="006F3EA7" w:rsidP="006F3EA7">
      <w:pPr>
        <w:pStyle w:val="EndNoteBibliography"/>
        <w:ind w:left="720" w:hanging="720"/>
        <w:rPr>
          <w:noProof/>
        </w:rPr>
      </w:pPr>
      <w:r w:rsidRPr="006F3EA7">
        <w:rPr>
          <w:noProof/>
        </w:rPr>
        <w:t>33.</w:t>
      </w:r>
      <w:r w:rsidRPr="006F3EA7">
        <w:rPr>
          <w:noProof/>
        </w:rPr>
        <w:tab/>
        <w:t xml:space="preserve">Juran, J.M., </w:t>
      </w:r>
      <w:r w:rsidRPr="006F3EA7">
        <w:rPr>
          <w:i/>
          <w:noProof/>
        </w:rPr>
        <w:t>Universals in management planning and controlling.</w:t>
      </w:r>
      <w:r w:rsidRPr="006F3EA7">
        <w:rPr>
          <w:noProof/>
        </w:rPr>
        <w:t xml:space="preserve"> Management Review, 1954. </w:t>
      </w:r>
      <w:r w:rsidRPr="006F3EA7">
        <w:rPr>
          <w:b/>
          <w:noProof/>
        </w:rPr>
        <w:t>43</w:t>
      </w:r>
      <w:r w:rsidRPr="006F3EA7">
        <w:rPr>
          <w:noProof/>
        </w:rPr>
        <w:t>(11): p. 748-761.</w:t>
      </w:r>
    </w:p>
    <w:p w14:paraId="27923185" w14:textId="77777777" w:rsidR="006F3EA7" w:rsidRPr="006F3EA7" w:rsidRDefault="006F3EA7" w:rsidP="006F3EA7">
      <w:pPr>
        <w:pStyle w:val="EndNoteBibliography"/>
        <w:ind w:left="720" w:hanging="720"/>
        <w:rPr>
          <w:noProof/>
        </w:rPr>
      </w:pPr>
      <w:r w:rsidRPr="006F3EA7">
        <w:rPr>
          <w:noProof/>
        </w:rPr>
        <w:t>34.</w:t>
      </w:r>
      <w:r w:rsidRPr="006F3EA7">
        <w:rPr>
          <w:noProof/>
        </w:rPr>
        <w:tab/>
        <w:t xml:space="preserve">Cha, M., et al. </w:t>
      </w:r>
      <w:r w:rsidRPr="006F3EA7">
        <w:rPr>
          <w:i/>
          <w:noProof/>
        </w:rPr>
        <w:t>I tube, you tube, everybody tubes: analyzing the world's largest user generated content video system</w:t>
      </w:r>
      <w:r w:rsidRPr="006F3EA7">
        <w:rPr>
          <w:noProof/>
        </w:rPr>
        <w:t xml:space="preserve">. in </w:t>
      </w:r>
      <w:r w:rsidRPr="006F3EA7">
        <w:rPr>
          <w:i/>
          <w:noProof/>
        </w:rPr>
        <w:t>Proceedings of the 7th ACM SIGCOMM conference on Internet measurement</w:t>
      </w:r>
      <w:r w:rsidRPr="006F3EA7">
        <w:rPr>
          <w:noProof/>
        </w:rPr>
        <w:t>. 2007. ACM.</w:t>
      </w:r>
    </w:p>
    <w:p w14:paraId="16F418A2" w14:textId="7607E2BC"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7A62FE"/>
    <w:rsid w:val="0000000D"/>
    <w:rsid w:val="00001055"/>
    <w:rsid w:val="00001871"/>
    <w:rsid w:val="0000311C"/>
    <w:rsid w:val="00003319"/>
    <w:rsid w:val="000045CF"/>
    <w:rsid w:val="000050ED"/>
    <w:rsid w:val="00005462"/>
    <w:rsid w:val="00005AE3"/>
    <w:rsid w:val="00006384"/>
    <w:rsid w:val="00007DF7"/>
    <w:rsid w:val="000101D0"/>
    <w:rsid w:val="0001050E"/>
    <w:rsid w:val="00012890"/>
    <w:rsid w:val="00012CCA"/>
    <w:rsid w:val="0001509E"/>
    <w:rsid w:val="00015671"/>
    <w:rsid w:val="000158E8"/>
    <w:rsid w:val="000164C8"/>
    <w:rsid w:val="00016A4B"/>
    <w:rsid w:val="00016E4C"/>
    <w:rsid w:val="000170EC"/>
    <w:rsid w:val="00017182"/>
    <w:rsid w:val="00020937"/>
    <w:rsid w:val="00021306"/>
    <w:rsid w:val="000222F3"/>
    <w:rsid w:val="000227B7"/>
    <w:rsid w:val="00022B7F"/>
    <w:rsid w:val="0002319C"/>
    <w:rsid w:val="00023424"/>
    <w:rsid w:val="00023A83"/>
    <w:rsid w:val="00023ACE"/>
    <w:rsid w:val="00025813"/>
    <w:rsid w:val="000262A4"/>
    <w:rsid w:val="000310DC"/>
    <w:rsid w:val="000315A3"/>
    <w:rsid w:val="000325B9"/>
    <w:rsid w:val="0003364E"/>
    <w:rsid w:val="00037170"/>
    <w:rsid w:val="000375EC"/>
    <w:rsid w:val="000405C2"/>
    <w:rsid w:val="00040736"/>
    <w:rsid w:val="00040884"/>
    <w:rsid w:val="0004235D"/>
    <w:rsid w:val="00042F26"/>
    <w:rsid w:val="0004677D"/>
    <w:rsid w:val="0004692D"/>
    <w:rsid w:val="00046DA7"/>
    <w:rsid w:val="000501AF"/>
    <w:rsid w:val="00050C40"/>
    <w:rsid w:val="00051064"/>
    <w:rsid w:val="0005142F"/>
    <w:rsid w:val="000520F8"/>
    <w:rsid w:val="000533F1"/>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80906"/>
    <w:rsid w:val="00081C23"/>
    <w:rsid w:val="00082107"/>
    <w:rsid w:val="00087118"/>
    <w:rsid w:val="00087DBF"/>
    <w:rsid w:val="00093CB8"/>
    <w:rsid w:val="000943A4"/>
    <w:rsid w:val="0009470A"/>
    <w:rsid w:val="000955D4"/>
    <w:rsid w:val="00097DF2"/>
    <w:rsid w:val="000A10C8"/>
    <w:rsid w:val="000A13EB"/>
    <w:rsid w:val="000A30D4"/>
    <w:rsid w:val="000A32BF"/>
    <w:rsid w:val="000A3638"/>
    <w:rsid w:val="000A4642"/>
    <w:rsid w:val="000A4F5A"/>
    <w:rsid w:val="000A5268"/>
    <w:rsid w:val="000A551F"/>
    <w:rsid w:val="000A77F9"/>
    <w:rsid w:val="000B018F"/>
    <w:rsid w:val="000B0A0E"/>
    <w:rsid w:val="000B0B37"/>
    <w:rsid w:val="000B18CE"/>
    <w:rsid w:val="000B1FA2"/>
    <w:rsid w:val="000B20F1"/>
    <w:rsid w:val="000B3BAA"/>
    <w:rsid w:val="000B5942"/>
    <w:rsid w:val="000B5B0A"/>
    <w:rsid w:val="000B5DC6"/>
    <w:rsid w:val="000B646B"/>
    <w:rsid w:val="000B77CD"/>
    <w:rsid w:val="000B7A20"/>
    <w:rsid w:val="000C188D"/>
    <w:rsid w:val="000C308F"/>
    <w:rsid w:val="000C3444"/>
    <w:rsid w:val="000C4742"/>
    <w:rsid w:val="000C4CAE"/>
    <w:rsid w:val="000C5393"/>
    <w:rsid w:val="000C596B"/>
    <w:rsid w:val="000C65A2"/>
    <w:rsid w:val="000C6944"/>
    <w:rsid w:val="000C696C"/>
    <w:rsid w:val="000C6CBC"/>
    <w:rsid w:val="000D0944"/>
    <w:rsid w:val="000D15C6"/>
    <w:rsid w:val="000D19A4"/>
    <w:rsid w:val="000D1A8B"/>
    <w:rsid w:val="000D27F7"/>
    <w:rsid w:val="000D39EF"/>
    <w:rsid w:val="000D3D1D"/>
    <w:rsid w:val="000D4039"/>
    <w:rsid w:val="000D6BAE"/>
    <w:rsid w:val="000D6EE0"/>
    <w:rsid w:val="000E296B"/>
    <w:rsid w:val="000E2F2D"/>
    <w:rsid w:val="000E3A49"/>
    <w:rsid w:val="000E45F1"/>
    <w:rsid w:val="000E467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A15"/>
    <w:rsid w:val="00117F13"/>
    <w:rsid w:val="00120D6C"/>
    <w:rsid w:val="00121567"/>
    <w:rsid w:val="001223B4"/>
    <w:rsid w:val="00122919"/>
    <w:rsid w:val="00122B4D"/>
    <w:rsid w:val="00123AD6"/>
    <w:rsid w:val="00124838"/>
    <w:rsid w:val="001252D6"/>
    <w:rsid w:val="001253BA"/>
    <w:rsid w:val="00125C2B"/>
    <w:rsid w:val="0012676B"/>
    <w:rsid w:val="00127C52"/>
    <w:rsid w:val="0013082A"/>
    <w:rsid w:val="0013172D"/>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348A"/>
    <w:rsid w:val="001648C7"/>
    <w:rsid w:val="00164DB8"/>
    <w:rsid w:val="001654B0"/>
    <w:rsid w:val="00165C08"/>
    <w:rsid w:val="00165E7C"/>
    <w:rsid w:val="0016713C"/>
    <w:rsid w:val="00167C1C"/>
    <w:rsid w:val="00167FE7"/>
    <w:rsid w:val="00170193"/>
    <w:rsid w:val="0017054C"/>
    <w:rsid w:val="00170937"/>
    <w:rsid w:val="00170944"/>
    <w:rsid w:val="00170C7E"/>
    <w:rsid w:val="00170F50"/>
    <w:rsid w:val="00171403"/>
    <w:rsid w:val="0017240B"/>
    <w:rsid w:val="00172B09"/>
    <w:rsid w:val="0017325B"/>
    <w:rsid w:val="0017375E"/>
    <w:rsid w:val="0017462E"/>
    <w:rsid w:val="00175C5B"/>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E66"/>
    <w:rsid w:val="00191F87"/>
    <w:rsid w:val="00192EF5"/>
    <w:rsid w:val="00193300"/>
    <w:rsid w:val="001934D6"/>
    <w:rsid w:val="00195C2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1D26"/>
    <w:rsid w:val="001C39E4"/>
    <w:rsid w:val="001C4B62"/>
    <w:rsid w:val="001C5028"/>
    <w:rsid w:val="001C65C6"/>
    <w:rsid w:val="001C70F2"/>
    <w:rsid w:val="001C76DD"/>
    <w:rsid w:val="001D091D"/>
    <w:rsid w:val="001D0D6C"/>
    <w:rsid w:val="001D15A4"/>
    <w:rsid w:val="001D365F"/>
    <w:rsid w:val="001D3B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3E1A"/>
    <w:rsid w:val="00205387"/>
    <w:rsid w:val="00206369"/>
    <w:rsid w:val="00206AF2"/>
    <w:rsid w:val="00207932"/>
    <w:rsid w:val="002104FF"/>
    <w:rsid w:val="002107D7"/>
    <w:rsid w:val="00210ED0"/>
    <w:rsid w:val="002114D2"/>
    <w:rsid w:val="00211729"/>
    <w:rsid w:val="002124B2"/>
    <w:rsid w:val="00212D2B"/>
    <w:rsid w:val="00214198"/>
    <w:rsid w:val="002150CF"/>
    <w:rsid w:val="002156E5"/>
    <w:rsid w:val="00215C21"/>
    <w:rsid w:val="00215CDF"/>
    <w:rsid w:val="00216D5A"/>
    <w:rsid w:val="00217A26"/>
    <w:rsid w:val="0022038E"/>
    <w:rsid w:val="00221166"/>
    <w:rsid w:val="0022166B"/>
    <w:rsid w:val="002216C4"/>
    <w:rsid w:val="002224A8"/>
    <w:rsid w:val="00222963"/>
    <w:rsid w:val="0022297D"/>
    <w:rsid w:val="00223708"/>
    <w:rsid w:val="00223C75"/>
    <w:rsid w:val="00224D13"/>
    <w:rsid w:val="0022668D"/>
    <w:rsid w:val="002266D0"/>
    <w:rsid w:val="002270EC"/>
    <w:rsid w:val="0022760D"/>
    <w:rsid w:val="00227B9E"/>
    <w:rsid w:val="00227DA1"/>
    <w:rsid w:val="00230001"/>
    <w:rsid w:val="0023026D"/>
    <w:rsid w:val="00230305"/>
    <w:rsid w:val="00231294"/>
    <w:rsid w:val="002330FF"/>
    <w:rsid w:val="002349EE"/>
    <w:rsid w:val="002354EC"/>
    <w:rsid w:val="00235F07"/>
    <w:rsid w:val="00236256"/>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454E"/>
    <w:rsid w:val="0025565D"/>
    <w:rsid w:val="00256EE9"/>
    <w:rsid w:val="002570DD"/>
    <w:rsid w:val="002606CF"/>
    <w:rsid w:val="00260854"/>
    <w:rsid w:val="0026142E"/>
    <w:rsid w:val="00261F60"/>
    <w:rsid w:val="002624D2"/>
    <w:rsid w:val="0026266A"/>
    <w:rsid w:val="00262709"/>
    <w:rsid w:val="00262C6A"/>
    <w:rsid w:val="00263B59"/>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6F1"/>
    <w:rsid w:val="002832EC"/>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15"/>
    <w:rsid w:val="002A4864"/>
    <w:rsid w:val="002A4FD4"/>
    <w:rsid w:val="002A5621"/>
    <w:rsid w:val="002A602D"/>
    <w:rsid w:val="002A715F"/>
    <w:rsid w:val="002A7773"/>
    <w:rsid w:val="002A78D0"/>
    <w:rsid w:val="002B0573"/>
    <w:rsid w:val="002B0D05"/>
    <w:rsid w:val="002B232C"/>
    <w:rsid w:val="002B30A7"/>
    <w:rsid w:val="002B3A36"/>
    <w:rsid w:val="002B3E61"/>
    <w:rsid w:val="002B4363"/>
    <w:rsid w:val="002B43C3"/>
    <w:rsid w:val="002B516D"/>
    <w:rsid w:val="002B5472"/>
    <w:rsid w:val="002B6E67"/>
    <w:rsid w:val="002B7C4C"/>
    <w:rsid w:val="002C25CD"/>
    <w:rsid w:val="002C483B"/>
    <w:rsid w:val="002C4CD0"/>
    <w:rsid w:val="002C4EA4"/>
    <w:rsid w:val="002C5389"/>
    <w:rsid w:val="002C7391"/>
    <w:rsid w:val="002D0D49"/>
    <w:rsid w:val="002D0FA9"/>
    <w:rsid w:val="002D177A"/>
    <w:rsid w:val="002D1F09"/>
    <w:rsid w:val="002D39FF"/>
    <w:rsid w:val="002D41DE"/>
    <w:rsid w:val="002D4771"/>
    <w:rsid w:val="002D4D28"/>
    <w:rsid w:val="002D53F3"/>
    <w:rsid w:val="002D586B"/>
    <w:rsid w:val="002D5CBC"/>
    <w:rsid w:val="002D70F9"/>
    <w:rsid w:val="002D7C10"/>
    <w:rsid w:val="002E48E0"/>
    <w:rsid w:val="002E5A4B"/>
    <w:rsid w:val="002E7FC1"/>
    <w:rsid w:val="002F1317"/>
    <w:rsid w:val="002F1D80"/>
    <w:rsid w:val="002F4370"/>
    <w:rsid w:val="002F43AF"/>
    <w:rsid w:val="002F5031"/>
    <w:rsid w:val="002F667B"/>
    <w:rsid w:val="002F6AFD"/>
    <w:rsid w:val="002F77A4"/>
    <w:rsid w:val="003002A4"/>
    <w:rsid w:val="00300FF6"/>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E5B"/>
    <w:rsid w:val="0031532B"/>
    <w:rsid w:val="003154EE"/>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2C83"/>
    <w:rsid w:val="003431C1"/>
    <w:rsid w:val="0034371B"/>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57835"/>
    <w:rsid w:val="00361A20"/>
    <w:rsid w:val="003639AF"/>
    <w:rsid w:val="003647C4"/>
    <w:rsid w:val="00367380"/>
    <w:rsid w:val="0036786A"/>
    <w:rsid w:val="00367FAB"/>
    <w:rsid w:val="00370D58"/>
    <w:rsid w:val="00371CCE"/>
    <w:rsid w:val="003729C7"/>
    <w:rsid w:val="0037399E"/>
    <w:rsid w:val="003742B8"/>
    <w:rsid w:val="0037457F"/>
    <w:rsid w:val="003745CA"/>
    <w:rsid w:val="00375655"/>
    <w:rsid w:val="0038005B"/>
    <w:rsid w:val="003808DA"/>
    <w:rsid w:val="00381C94"/>
    <w:rsid w:val="00382051"/>
    <w:rsid w:val="00382F68"/>
    <w:rsid w:val="00383376"/>
    <w:rsid w:val="003859E5"/>
    <w:rsid w:val="0038655B"/>
    <w:rsid w:val="00386662"/>
    <w:rsid w:val="00386976"/>
    <w:rsid w:val="00387B53"/>
    <w:rsid w:val="00390B0A"/>
    <w:rsid w:val="003916E6"/>
    <w:rsid w:val="0039229E"/>
    <w:rsid w:val="003933D7"/>
    <w:rsid w:val="00394549"/>
    <w:rsid w:val="003960C2"/>
    <w:rsid w:val="0039644A"/>
    <w:rsid w:val="00397028"/>
    <w:rsid w:val="003A12EA"/>
    <w:rsid w:val="003A16CC"/>
    <w:rsid w:val="003A296E"/>
    <w:rsid w:val="003A3AC9"/>
    <w:rsid w:val="003A44F5"/>
    <w:rsid w:val="003A45E1"/>
    <w:rsid w:val="003A5402"/>
    <w:rsid w:val="003A5941"/>
    <w:rsid w:val="003A63DA"/>
    <w:rsid w:val="003A6C5B"/>
    <w:rsid w:val="003A75FB"/>
    <w:rsid w:val="003A7F9D"/>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964"/>
    <w:rsid w:val="003D33F1"/>
    <w:rsid w:val="003D3D82"/>
    <w:rsid w:val="003D50F1"/>
    <w:rsid w:val="003D5DCF"/>
    <w:rsid w:val="003D6A43"/>
    <w:rsid w:val="003D6A66"/>
    <w:rsid w:val="003D6C6B"/>
    <w:rsid w:val="003D715B"/>
    <w:rsid w:val="003D77E3"/>
    <w:rsid w:val="003E0F9B"/>
    <w:rsid w:val="003E21AC"/>
    <w:rsid w:val="003E3182"/>
    <w:rsid w:val="003E4B8F"/>
    <w:rsid w:val="003E4CCE"/>
    <w:rsid w:val="003E4D6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6E9E"/>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189"/>
    <w:rsid w:val="004203AE"/>
    <w:rsid w:val="00420483"/>
    <w:rsid w:val="00420C03"/>
    <w:rsid w:val="00421456"/>
    <w:rsid w:val="0042227B"/>
    <w:rsid w:val="00423192"/>
    <w:rsid w:val="00423C04"/>
    <w:rsid w:val="00423C4B"/>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5010F"/>
    <w:rsid w:val="00450BF6"/>
    <w:rsid w:val="00451BE6"/>
    <w:rsid w:val="00452251"/>
    <w:rsid w:val="00452E8C"/>
    <w:rsid w:val="00453278"/>
    <w:rsid w:val="00456261"/>
    <w:rsid w:val="004610BF"/>
    <w:rsid w:val="004616F2"/>
    <w:rsid w:val="0046181B"/>
    <w:rsid w:val="00461F67"/>
    <w:rsid w:val="0046289D"/>
    <w:rsid w:val="00462ED9"/>
    <w:rsid w:val="00464854"/>
    <w:rsid w:val="004653C5"/>
    <w:rsid w:val="00465586"/>
    <w:rsid w:val="00465D0B"/>
    <w:rsid w:val="00466330"/>
    <w:rsid w:val="00466A9B"/>
    <w:rsid w:val="00466F38"/>
    <w:rsid w:val="004671DB"/>
    <w:rsid w:val="00467512"/>
    <w:rsid w:val="00470BAE"/>
    <w:rsid w:val="004732E5"/>
    <w:rsid w:val="004738F3"/>
    <w:rsid w:val="00473F08"/>
    <w:rsid w:val="004752E4"/>
    <w:rsid w:val="004805A4"/>
    <w:rsid w:val="00480616"/>
    <w:rsid w:val="00480796"/>
    <w:rsid w:val="004825A5"/>
    <w:rsid w:val="00483DEA"/>
    <w:rsid w:val="004857F0"/>
    <w:rsid w:val="0048656D"/>
    <w:rsid w:val="00486677"/>
    <w:rsid w:val="0048684E"/>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22BE"/>
    <w:rsid w:val="004B39E9"/>
    <w:rsid w:val="004B4020"/>
    <w:rsid w:val="004B4690"/>
    <w:rsid w:val="004B6527"/>
    <w:rsid w:val="004B7855"/>
    <w:rsid w:val="004C1160"/>
    <w:rsid w:val="004C574E"/>
    <w:rsid w:val="004C7FFE"/>
    <w:rsid w:val="004D0488"/>
    <w:rsid w:val="004D0F99"/>
    <w:rsid w:val="004D1A84"/>
    <w:rsid w:val="004D2AEE"/>
    <w:rsid w:val="004D3C80"/>
    <w:rsid w:val="004D4672"/>
    <w:rsid w:val="004D4DF6"/>
    <w:rsid w:val="004D6726"/>
    <w:rsid w:val="004E0340"/>
    <w:rsid w:val="004E089C"/>
    <w:rsid w:val="004E10DD"/>
    <w:rsid w:val="004E1A5C"/>
    <w:rsid w:val="004E2107"/>
    <w:rsid w:val="004E258F"/>
    <w:rsid w:val="004E3531"/>
    <w:rsid w:val="004E4151"/>
    <w:rsid w:val="004E5730"/>
    <w:rsid w:val="004E6068"/>
    <w:rsid w:val="004E6140"/>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6607"/>
    <w:rsid w:val="00507634"/>
    <w:rsid w:val="00507C34"/>
    <w:rsid w:val="00512AB6"/>
    <w:rsid w:val="00512EB5"/>
    <w:rsid w:val="00513A83"/>
    <w:rsid w:val="00513AE0"/>
    <w:rsid w:val="00514141"/>
    <w:rsid w:val="0051502A"/>
    <w:rsid w:val="0051530C"/>
    <w:rsid w:val="00516853"/>
    <w:rsid w:val="00516D5E"/>
    <w:rsid w:val="00521259"/>
    <w:rsid w:val="00523B07"/>
    <w:rsid w:val="0052420E"/>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3004"/>
    <w:rsid w:val="00554CF9"/>
    <w:rsid w:val="005556AC"/>
    <w:rsid w:val="00555912"/>
    <w:rsid w:val="00560070"/>
    <w:rsid w:val="0056046D"/>
    <w:rsid w:val="00560C9A"/>
    <w:rsid w:val="0056102A"/>
    <w:rsid w:val="005610E7"/>
    <w:rsid w:val="0056114E"/>
    <w:rsid w:val="0056156C"/>
    <w:rsid w:val="00563F8E"/>
    <w:rsid w:val="00564C66"/>
    <w:rsid w:val="00566A2C"/>
    <w:rsid w:val="00570A5C"/>
    <w:rsid w:val="005738E6"/>
    <w:rsid w:val="00573C04"/>
    <w:rsid w:val="005761A4"/>
    <w:rsid w:val="00576337"/>
    <w:rsid w:val="00577214"/>
    <w:rsid w:val="005802F1"/>
    <w:rsid w:val="00580ED8"/>
    <w:rsid w:val="00580F28"/>
    <w:rsid w:val="005815EA"/>
    <w:rsid w:val="00582E58"/>
    <w:rsid w:val="00583507"/>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A0DAA"/>
    <w:rsid w:val="005A0F66"/>
    <w:rsid w:val="005A2594"/>
    <w:rsid w:val="005A2A9C"/>
    <w:rsid w:val="005A2C94"/>
    <w:rsid w:val="005A3312"/>
    <w:rsid w:val="005A401C"/>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2B49"/>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695C"/>
    <w:rsid w:val="005F0701"/>
    <w:rsid w:val="005F2509"/>
    <w:rsid w:val="005F2E6B"/>
    <w:rsid w:val="005F3889"/>
    <w:rsid w:val="005F3D4C"/>
    <w:rsid w:val="005F4725"/>
    <w:rsid w:val="005F4DB2"/>
    <w:rsid w:val="005F5797"/>
    <w:rsid w:val="005F5A76"/>
    <w:rsid w:val="005F5B44"/>
    <w:rsid w:val="005F714F"/>
    <w:rsid w:val="005F7B48"/>
    <w:rsid w:val="005F7B71"/>
    <w:rsid w:val="00601CEA"/>
    <w:rsid w:val="00603278"/>
    <w:rsid w:val="00603CF2"/>
    <w:rsid w:val="00604363"/>
    <w:rsid w:val="006049BA"/>
    <w:rsid w:val="00605B17"/>
    <w:rsid w:val="00606022"/>
    <w:rsid w:val="006060BD"/>
    <w:rsid w:val="00606456"/>
    <w:rsid w:val="00606EFE"/>
    <w:rsid w:val="00611006"/>
    <w:rsid w:val="0061137B"/>
    <w:rsid w:val="00612D1B"/>
    <w:rsid w:val="006148E6"/>
    <w:rsid w:val="00615C46"/>
    <w:rsid w:val="00621D7A"/>
    <w:rsid w:val="00622392"/>
    <w:rsid w:val="00623BDB"/>
    <w:rsid w:val="00623C0A"/>
    <w:rsid w:val="00624550"/>
    <w:rsid w:val="006253EF"/>
    <w:rsid w:val="006254EF"/>
    <w:rsid w:val="0062663D"/>
    <w:rsid w:val="00626713"/>
    <w:rsid w:val="00626FF1"/>
    <w:rsid w:val="006302EC"/>
    <w:rsid w:val="00630512"/>
    <w:rsid w:val="00630CCE"/>
    <w:rsid w:val="0063190E"/>
    <w:rsid w:val="006325BA"/>
    <w:rsid w:val="00633DD6"/>
    <w:rsid w:val="00634071"/>
    <w:rsid w:val="00634903"/>
    <w:rsid w:val="00635C3F"/>
    <w:rsid w:val="00635D11"/>
    <w:rsid w:val="00636DBE"/>
    <w:rsid w:val="006370FB"/>
    <w:rsid w:val="006371C1"/>
    <w:rsid w:val="006372FB"/>
    <w:rsid w:val="006376B6"/>
    <w:rsid w:val="00640055"/>
    <w:rsid w:val="006403C4"/>
    <w:rsid w:val="00640A7D"/>
    <w:rsid w:val="00640F57"/>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3E5E"/>
    <w:rsid w:val="00664852"/>
    <w:rsid w:val="006651CC"/>
    <w:rsid w:val="00665C26"/>
    <w:rsid w:val="00666FF4"/>
    <w:rsid w:val="006675E7"/>
    <w:rsid w:val="00667A57"/>
    <w:rsid w:val="00670761"/>
    <w:rsid w:val="00671BCB"/>
    <w:rsid w:val="006723FE"/>
    <w:rsid w:val="00672AB3"/>
    <w:rsid w:val="00672B6C"/>
    <w:rsid w:val="00673433"/>
    <w:rsid w:val="00674A85"/>
    <w:rsid w:val="0067783B"/>
    <w:rsid w:val="00680C88"/>
    <w:rsid w:val="0068216F"/>
    <w:rsid w:val="006821A3"/>
    <w:rsid w:val="006827C6"/>
    <w:rsid w:val="00682C8A"/>
    <w:rsid w:val="0068323E"/>
    <w:rsid w:val="006833F3"/>
    <w:rsid w:val="00683C77"/>
    <w:rsid w:val="00685DD8"/>
    <w:rsid w:val="006862B4"/>
    <w:rsid w:val="006871CE"/>
    <w:rsid w:val="006877CA"/>
    <w:rsid w:val="006920EE"/>
    <w:rsid w:val="00694590"/>
    <w:rsid w:val="00694699"/>
    <w:rsid w:val="00695DDE"/>
    <w:rsid w:val="00696D38"/>
    <w:rsid w:val="00697708"/>
    <w:rsid w:val="00697AC0"/>
    <w:rsid w:val="006A0F21"/>
    <w:rsid w:val="006A1FA8"/>
    <w:rsid w:val="006A4119"/>
    <w:rsid w:val="006A4564"/>
    <w:rsid w:val="006A60E7"/>
    <w:rsid w:val="006A6851"/>
    <w:rsid w:val="006A6D86"/>
    <w:rsid w:val="006A6FA6"/>
    <w:rsid w:val="006A796F"/>
    <w:rsid w:val="006B11CE"/>
    <w:rsid w:val="006B1846"/>
    <w:rsid w:val="006B1939"/>
    <w:rsid w:val="006B4741"/>
    <w:rsid w:val="006B5E84"/>
    <w:rsid w:val="006B70B7"/>
    <w:rsid w:val="006B7FD6"/>
    <w:rsid w:val="006C1390"/>
    <w:rsid w:val="006C14D2"/>
    <w:rsid w:val="006C1A99"/>
    <w:rsid w:val="006C1FF5"/>
    <w:rsid w:val="006C2531"/>
    <w:rsid w:val="006C3DE4"/>
    <w:rsid w:val="006C4735"/>
    <w:rsid w:val="006C49E3"/>
    <w:rsid w:val="006C627A"/>
    <w:rsid w:val="006C78E2"/>
    <w:rsid w:val="006C7F54"/>
    <w:rsid w:val="006D09EE"/>
    <w:rsid w:val="006D1059"/>
    <w:rsid w:val="006D20B8"/>
    <w:rsid w:val="006D2408"/>
    <w:rsid w:val="006D2A62"/>
    <w:rsid w:val="006D2E9F"/>
    <w:rsid w:val="006D7726"/>
    <w:rsid w:val="006E0184"/>
    <w:rsid w:val="006E0986"/>
    <w:rsid w:val="006E4541"/>
    <w:rsid w:val="006E4DFD"/>
    <w:rsid w:val="006E5B1A"/>
    <w:rsid w:val="006E654B"/>
    <w:rsid w:val="006E7CCC"/>
    <w:rsid w:val="006F0C3B"/>
    <w:rsid w:val="006F3EA7"/>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5A64"/>
    <w:rsid w:val="0071784A"/>
    <w:rsid w:val="00717A41"/>
    <w:rsid w:val="00717C6B"/>
    <w:rsid w:val="0072034D"/>
    <w:rsid w:val="00724F62"/>
    <w:rsid w:val="0072648C"/>
    <w:rsid w:val="00726D92"/>
    <w:rsid w:val="00726DD4"/>
    <w:rsid w:val="00727387"/>
    <w:rsid w:val="007302B0"/>
    <w:rsid w:val="007329C4"/>
    <w:rsid w:val="00732B57"/>
    <w:rsid w:val="00732BD8"/>
    <w:rsid w:val="007332C6"/>
    <w:rsid w:val="007400FE"/>
    <w:rsid w:val="00740F32"/>
    <w:rsid w:val="0074175E"/>
    <w:rsid w:val="0074582D"/>
    <w:rsid w:val="00745F8F"/>
    <w:rsid w:val="0075114E"/>
    <w:rsid w:val="007512F2"/>
    <w:rsid w:val="00753269"/>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851"/>
    <w:rsid w:val="0079116F"/>
    <w:rsid w:val="00792E99"/>
    <w:rsid w:val="0079429B"/>
    <w:rsid w:val="007944A2"/>
    <w:rsid w:val="007949BC"/>
    <w:rsid w:val="00795F85"/>
    <w:rsid w:val="00796816"/>
    <w:rsid w:val="007971ED"/>
    <w:rsid w:val="00797E0C"/>
    <w:rsid w:val="00797E27"/>
    <w:rsid w:val="00797F05"/>
    <w:rsid w:val="007A0D6D"/>
    <w:rsid w:val="007A2644"/>
    <w:rsid w:val="007A37BD"/>
    <w:rsid w:val="007A431E"/>
    <w:rsid w:val="007A43BC"/>
    <w:rsid w:val="007A46ED"/>
    <w:rsid w:val="007A4FEA"/>
    <w:rsid w:val="007A58AB"/>
    <w:rsid w:val="007A62FE"/>
    <w:rsid w:val="007A64B2"/>
    <w:rsid w:val="007A6FD7"/>
    <w:rsid w:val="007B05DD"/>
    <w:rsid w:val="007B082F"/>
    <w:rsid w:val="007B0B75"/>
    <w:rsid w:val="007B0CE9"/>
    <w:rsid w:val="007B0EF2"/>
    <w:rsid w:val="007B1470"/>
    <w:rsid w:val="007B1DCD"/>
    <w:rsid w:val="007B26E3"/>
    <w:rsid w:val="007B2BF9"/>
    <w:rsid w:val="007B3E84"/>
    <w:rsid w:val="007B3F4A"/>
    <w:rsid w:val="007B5676"/>
    <w:rsid w:val="007B5BDF"/>
    <w:rsid w:val="007B6073"/>
    <w:rsid w:val="007B734C"/>
    <w:rsid w:val="007C3054"/>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11B9"/>
    <w:rsid w:val="00801207"/>
    <w:rsid w:val="00801D94"/>
    <w:rsid w:val="00803415"/>
    <w:rsid w:val="00805796"/>
    <w:rsid w:val="00805CCC"/>
    <w:rsid w:val="00806A0E"/>
    <w:rsid w:val="00806CB6"/>
    <w:rsid w:val="00807C7B"/>
    <w:rsid w:val="00807DE7"/>
    <w:rsid w:val="008104B7"/>
    <w:rsid w:val="00811FCC"/>
    <w:rsid w:val="00813E4E"/>
    <w:rsid w:val="0081413E"/>
    <w:rsid w:val="00814C70"/>
    <w:rsid w:val="008153A1"/>
    <w:rsid w:val="008168E4"/>
    <w:rsid w:val="008169B4"/>
    <w:rsid w:val="00816B34"/>
    <w:rsid w:val="00817157"/>
    <w:rsid w:val="00820490"/>
    <w:rsid w:val="00820E4F"/>
    <w:rsid w:val="0082105D"/>
    <w:rsid w:val="00822CAA"/>
    <w:rsid w:val="00822F26"/>
    <w:rsid w:val="00823125"/>
    <w:rsid w:val="00823145"/>
    <w:rsid w:val="00823C29"/>
    <w:rsid w:val="00824D85"/>
    <w:rsid w:val="008269E4"/>
    <w:rsid w:val="00827383"/>
    <w:rsid w:val="008274AB"/>
    <w:rsid w:val="008309C6"/>
    <w:rsid w:val="00830EFD"/>
    <w:rsid w:val="00830F0D"/>
    <w:rsid w:val="00831646"/>
    <w:rsid w:val="00831FE3"/>
    <w:rsid w:val="00832037"/>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3481"/>
    <w:rsid w:val="00844570"/>
    <w:rsid w:val="00845999"/>
    <w:rsid w:val="00846283"/>
    <w:rsid w:val="00846313"/>
    <w:rsid w:val="0084680A"/>
    <w:rsid w:val="00850F92"/>
    <w:rsid w:val="00851F2F"/>
    <w:rsid w:val="0085221A"/>
    <w:rsid w:val="00852737"/>
    <w:rsid w:val="008527EA"/>
    <w:rsid w:val="008531B3"/>
    <w:rsid w:val="00853466"/>
    <w:rsid w:val="008537D8"/>
    <w:rsid w:val="00853912"/>
    <w:rsid w:val="0085580C"/>
    <w:rsid w:val="00856E91"/>
    <w:rsid w:val="00857921"/>
    <w:rsid w:val="0086283D"/>
    <w:rsid w:val="0086286C"/>
    <w:rsid w:val="00863CDC"/>
    <w:rsid w:val="00864195"/>
    <w:rsid w:val="0086425B"/>
    <w:rsid w:val="00864933"/>
    <w:rsid w:val="00864FF2"/>
    <w:rsid w:val="0086619A"/>
    <w:rsid w:val="00866417"/>
    <w:rsid w:val="00866FFD"/>
    <w:rsid w:val="00870523"/>
    <w:rsid w:val="00871518"/>
    <w:rsid w:val="00871B4C"/>
    <w:rsid w:val="00871FDE"/>
    <w:rsid w:val="0087398F"/>
    <w:rsid w:val="0087502C"/>
    <w:rsid w:val="00880157"/>
    <w:rsid w:val="008813AD"/>
    <w:rsid w:val="00881819"/>
    <w:rsid w:val="00883154"/>
    <w:rsid w:val="008833E6"/>
    <w:rsid w:val="00883FEC"/>
    <w:rsid w:val="008840B0"/>
    <w:rsid w:val="008843E5"/>
    <w:rsid w:val="00885C14"/>
    <w:rsid w:val="008860A1"/>
    <w:rsid w:val="00886275"/>
    <w:rsid w:val="0088763E"/>
    <w:rsid w:val="0089060E"/>
    <w:rsid w:val="008914D9"/>
    <w:rsid w:val="00891BFE"/>
    <w:rsid w:val="0089221E"/>
    <w:rsid w:val="008928E4"/>
    <w:rsid w:val="00894305"/>
    <w:rsid w:val="00896247"/>
    <w:rsid w:val="008978C6"/>
    <w:rsid w:val="008A093D"/>
    <w:rsid w:val="008A0A2E"/>
    <w:rsid w:val="008A0A42"/>
    <w:rsid w:val="008A0B5F"/>
    <w:rsid w:val="008A0FC6"/>
    <w:rsid w:val="008A1C80"/>
    <w:rsid w:val="008A1C93"/>
    <w:rsid w:val="008A2637"/>
    <w:rsid w:val="008A310D"/>
    <w:rsid w:val="008A3E6E"/>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148"/>
    <w:rsid w:val="008C3AD4"/>
    <w:rsid w:val="008C4033"/>
    <w:rsid w:val="008C46BA"/>
    <w:rsid w:val="008C58C8"/>
    <w:rsid w:val="008C6502"/>
    <w:rsid w:val="008C6679"/>
    <w:rsid w:val="008D05D1"/>
    <w:rsid w:val="008D153F"/>
    <w:rsid w:val="008D1BB4"/>
    <w:rsid w:val="008D24FA"/>
    <w:rsid w:val="008D2B55"/>
    <w:rsid w:val="008D320E"/>
    <w:rsid w:val="008D36ED"/>
    <w:rsid w:val="008D37A2"/>
    <w:rsid w:val="008D3CB0"/>
    <w:rsid w:val="008D42FA"/>
    <w:rsid w:val="008D4DA7"/>
    <w:rsid w:val="008D70F9"/>
    <w:rsid w:val="008D7947"/>
    <w:rsid w:val="008D7A64"/>
    <w:rsid w:val="008E073D"/>
    <w:rsid w:val="008E0B2B"/>
    <w:rsid w:val="008E0E38"/>
    <w:rsid w:val="008E1F8D"/>
    <w:rsid w:val="008E33E3"/>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8F9"/>
    <w:rsid w:val="0092038B"/>
    <w:rsid w:val="0092087A"/>
    <w:rsid w:val="009214A6"/>
    <w:rsid w:val="00921AD6"/>
    <w:rsid w:val="00922CFC"/>
    <w:rsid w:val="00922E8B"/>
    <w:rsid w:val="00923DEE"/>
    <w:rsid w:val="00925961"/>
    <w:rsid w:val="00926D40"/>
    <w:rsid w:val="009272A6"/>
    <w:rsid w:val="009277C4"/>
    <w:rsid w:val="00927D5B"/>
    <w:rsid w:val="00927EE9"/>
    <w:rsid w:val="00933031"/>
    <w:rsid w:val="00933964"/>
    <w:rsid w:val="00933B55"/>
    <w:rsid w:val="00934729"/>
    <w:rsid w:val="00935E46"/>
    <w:rsid w:val="00936328"/>
    <w:rsid w:val="009369A3"/>
    <w:rsid w:val="00937052"/>
    <w:rsid w:val="0093772F"/>
    <w:rsid w:val="0093776C"/>
    <w:rsid w:val="00937AD4"/>
    <w:rsid w:val="00941F38"/>
    <w:rsid w:val="009430A8"/>
    <w:rsid w:val="00943D0B"/>
    <w:rsid w:val="0094429D"/>
    <w:rsid w:val="00945682"/>
    <w:rsid w:val="00945DE1"/>
    <w:rsid w:val="00946BEA"/>
    <w:rsid w:val="009470D6"/>
    <w:rsid w:val="00950243"/>
    <w:rsid w:val="00950A08"/>
    <w:rsid w:val="00950EF8"/>
    <w:rsid w:val="00951202"/>
    <w:rsid w:val="00952086"/>
    <w:rsid w:val="009528F7"/>
    <w:rsid w:val="009536F2"/>
    <w:rsid w:val="00953AC6"/>
    <w:rsid w:val="0095680B"/>
    <w:rsid w:val="00956BC1"/>
    <w:rsid w:val="00962925"/>
    <w:rsid w:val="0096320A"/>
    <w:rsid w:val="00963E57"/>
    <w:rsid w:val="00964E84"/>
    <w:rsid w:val="00964F7B"/>
    <w:rsid w:val="009656E3"/>
    <w:rsid w:val="00965E9F"/>
    <w:rsid w:val="00966148"/>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4C54"/>
    <w:rsid w:val="0098501E"/>
    <w:rsid w:val="009866F0"/>
    <w:rsid w:val="00986A1C"/>
    <w:rsid w:val="00986BEE"/>
    <w:rsid w:val="00987642"/>
    <w:rsid w:val="009909E6"/>
    <w:rsid w:val="009946E5"/>
    <w:rsid w:val="009957A6"/>
    <w:rsid w:val="009959E8"/>
    <w:rsid w:val="00996A74"/>
    <w:rsid w:val="00996EAE"/>
    <w:rsid w:val="00997139"/>
    <w:rsid w:val="00997DC2"/>
    <w:rsid w:val="009A0503"/>
    <w:rsid w:val="009A0659"/>
    <w:rsid w:val="009A0CFA"/>
    <w:rsid w:val="009A0D13"/>
    <w:rsid w:val="009A198E"/>
    <w:rsid w:val="009A1B64"/>
    <w:rsid w:val="009A2A46"/>
    <w:rsid w:val="009A323D"/>
    <w:rsid w:val="009A34A6"/>
    <w:rsid w:val="009A3643"/>
    <w:rsid w:val="009A6777"/>
    <w:rsid w:val="009B0190"/>
    <w:rsid w:val="009B1CC2"/>
    <w:rsid w:val="009B22FF"/>
    <w:rsid w:val="009B2D54"/>
    <w:rsid w:val="009B62F0"/>
    <w:rsid w:val="009B634C"/>
    <w:rsid w:val="009B77F2"/>
    <w:rsid w:val="009C05C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20D6"/>
    <w:rsid w:val="009D27B9"/>
    <w:rsid w:val="009D3728"/>
    <w:rsid w:val="009D3922"/>
    <w:rsid w:val="009D4FB1"/>
    <w:rsid w:val="009D5338"/>
    <w:rsid w:val="009D6263"/>
    <w:rsid w:val="009E0C73"/>
    <w:rsid w:val="009E14C5"/>
    <w:rsid w:val="009E1534"/>
    <w:rsid w:val="009E3795"/>
    <w:rsid w:val="009E4288"/>
    <w:rsid w:val="009E63AE"/>
    <w:rsid w:val="009E6B79"/>
    <w:rsid w:val="009E7382"/>
    <w:rsid w:val="009E79FE"/>
    <w:rsid w:val="009F0773"/>
    <w:rsid w:val="009F0E77"/>
    <w:rsid w:val="009F1197"/>
    <w:rsid w:val="009F172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5EBC"/>
    <w:rsid w:val="00A160FB"/>
    <w:rsid w:val="00A16AA4"/>
    <w:rsid w:val="00A21109"/>
    <w:rsid w:val="00A21A90"/>
    <w:rsid w:val="00A21DAB"/>
    <w:rsid w:val="00A222B3"/>
    <w:rsid w:val="00A225AA"/>
    <w:rsid w:val="00A22A20"/>
    <w:rsid w:val="00A2372B"/>
    <w:rsid w:val="00A24A2F"/>
    <w:rsid w:val="00A24E65"/>
    <w:rsid w:val="00A26209"/>
    <w:rsid w:val="00A26824"/>
    <w:rsid w:val="00A27603"/>
    <w:rsid w:val="00A27B1A"/>
    <w:rsid w:val="00A30893"/>
    <w:rsid w:val="00A31CC9"/>
    <w:rsid w:val="00A32343"/>
    <w:rsid w:val="00A335B9"/>
    <w:rsid w:val="00A33CD5"/>
    <w:rsid w:val="00A352DB"/>
    <w:rsid w:val="00A35496"/>
    <w:rsid w:val="00A36ADB"/>
    <w:rsid w:val="00A3714D"/>
    <w:rsid w:val="00A37204"/>
    <w:rsid w:val="00A3747F"/>
    <w:rsid w:val="00A376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3F64"/>
    <w:rsid w:val="00A56FBF"/>
    <w:rsid w:val="00A57745"/>
    <w:rsid w:val="00A57CD8"/>
    <w:rsid w:val="00A60042"/>
    <w:rsid w:val="00A61829"/>
    <w:rsid w:val="00A61AA8"/>
    <w:rsid w:val="00A61D0C"/>
    <w:rsid w:val="00A62036"/>
    <w:rsid w:val="00A63663"/>
    <w:rsid w:val="00A63D24"/>
    <w:rsid w:val="00A643D4"/>
    <w:rsid w:val="00A64426"/>
    <w:rsid w:val="00A65435"/>
    <w:rsid w:val="00A6581F"/>
    <w:rsid w:val="00A70BF3"/>
    <w:rsid w:val="00A70DB6"/>
    <w:rsid w:val="00A72072"/>
    <w:rsid w:val="00A725C9"/>
    <w:rsid w:val="00A73979"/>
    <w:rsid w:val="00A740CC"/>
    <w:rsid w:val="00A75190"/>
    <w:rsid w:val="00A75DA7"/>
    <w:rsid w:val="00A76A0A"/>
    <w:rsid w:val="00A7742F"/>
    <w:rsid w:val="00A80A25"/>
    <w:rsid w:val="00A814C6"/>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7A0"/>
    <w:rsid w:val="00A96815"/>
    <w:rsid w:val="00A96C2C"/>
    <w:rsid w:val="00AA0707"/>
    <w:rsid w:val="00AA1D85"/>
    <w:rsid w:val="00AA3CBF"/>
    <w:rsid w:val="00AA5386"/>
    <w:rsid w:val="00AA66BC"/>
    <w:rsid w:val="00AA78AE"/>
    <w:rsid w:val="00AB1FC0"/>
    <w:rsid w:val="00AB2751"/>
    <w:rsid w:val="00AB3527"/>
    <w:rsid w:val="00AB3C90"/>
    <w:rsid w:val="00AB3DCC"/>
    <w:rsid w:val="00AB4B8E"/>
    <w:rsid w:val="00AB506E"/>
    <w:rsid w:val="00AB594F"/>
    <w:rsid w:val="00AB63E5"/>
    <w:rsid w:val="00AB6574"/>
    <w:rsid w:val="00AB78E2"/>
    <w:rsid w:val="00AB794F"/>
    <w:rsid w:val="00AC00B0"/>
    <w:rsid w:val="00AC0349"/>
    <w:rsid w:val="00AC1238"/>
    <w:rsid w:val="00AC3EAC"/>
    <w:rsid w:val="00AC4BCF"/>
    <w:rsid w:val="00AC4FC6"/>
    <w:rsid w:val="00AC555C"/>
    <w:rsid w:val="00AC7AFE"/>
    <w:rsid w:val="00AD0422"/>
    <w:rsid w:val="00AD0C5D"/>
    <w:rsid w:val="00AD0F2E"/>
    <w:rsid w:val="00AD2222"/>
    <w:rsid w:val="00AD2AE9"/>
    <w:rsid w:val="00AD4B8B"/>
    <w:rsid w:val="00AD5AC3"/>
    <w:rsid w:val="00AD70FD"/>
    <w:rsid w:val="00AD716A"/>
    <w:rsid w:val="00AE1BDE"/>
    <w:rsid w:val="00AE2457"/>
    <w:rsid w:val="00AE3404"/>
    <w:rsid w:val="00AE4668"/>
    <w:rsid w:val="00AE590E"/>
    <w:rsid w:val="00AE6F2C"/>
    <w:rsid w:val="00AE7BA3"/>
    <w:rsid w:val="00AE7D93"/>
    <w:rsid w:val="00AF02D2"/>
    <w:rsid w:val="00AF03B2"/>
    <w:rsid w:val="00AF04CF"/>
    <w:rsid w:val="00AF0D62"/>
    <w:rsid w:val="00AF1034"/>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6A7B"/>
    <w:rsid w:val="00B17D0C"/>
    <w:rsid w:val="00B2085A"/>
    <w:rsid w:val="00B20A56"/>
    <w:rsid w:val="00B226AF"/>
    <w:rsid w:val="00B229D9"/>
    <w:rsid w:val="00B2309F"/>
    <w:rsid w:val="00B251F1"/>
    <w:rsid w:val="00B3149D"/>
    <w:rsid w:val="00B315E8"/>
    <w:rsid w:val="00B32180"/>
    <w:rsid w:val="00B321FD"/>
    <w:rsid w:val="00B324C4"/>
    <w:rsid w:val="00B32A1A"/>
    <w:rsid w:val="00B33DD5"/>
    <w:rsid w:val="00B36A35"/>
    <w:rsid w:val="00B37E19"/>
    <w:rsid w:val="00B40488"/>
    <w:rsid w:val="00B4051B"/>
    <w:rsid w:val="00B40857"/>
    <w:rsid w:val="00B40CC3"/>
    <w:rsid w:val="00B419F6"/>
    <w:rsid w:val="00B42ADF"/>
    <w:rsid w:val="00B437AE"/>
    <w:rsid w:val="00B4395C"/>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634"/>
    <w:rsid w:val="00B65D26"/>
    <w:rsid w:val="00B668D1"/>
    <w:rsid w:val="00B67435"/>
    <w:rsid w:val="00B70906"/>
    <w:rsid w:val="00B70EB4"/>
    <w:rsid w:val="00B71459"/>
    <w:rsid w:val="00B72607"/>
    <w:rsid w:val="00B72882"/>
    <w:rsid w:val="00B73ED9"/>
    <w:rsid w:val="00B746F3"/>
    <w:rsid w:val="00B74E6E"/>
    <w:rsid w:val="00B756E3"/>
    <w:rsid w:val="00B75F33"/>
    <w:rsid w:val="00B76BCD"/>
    <w:rsid w:val="00B77BE2"/>
    <w:rsid w:val="00B815FB"/>
    <w:rsid w:val="00B81C9C"/>
    <w:rsid w:val="00B831AB"/>
    <w:rsid w:val="00B860DD"/>
    <w:rsid w:val="00B91FDF"/>
    <w:rsid w:val="00B9261C"/>
    <w:rsid w:val="00B92AE9"/>
    <w:rsid w:val="00B92BCA"/>
    <w:rsid w:val="00B931C0"/>
    <w:rsid w:val="00B93C0C"/>
    <w:rsid w:val="00B94007"/>
    <w:rsid w:val="00B95950"/>
    <w:rsid w:val="00B95C0D"/>
    <w:rsid w:val="00B964CB"/>
    <w:rsid w:val="00BA0CD4"/>
    <w:rsid w:val="00BA24B1"/>
    <w:rsid w:val="00BA39DB"/>
    <w:rsid w:val="00BA4B1B"/>
    <w:rsid w:val="00BA5081"/>
    <w:rsid w:val="00BA5FC5"/>
    <w:rsid w:val="00BA6D12"/>
    <w:rsid w:val="00BA7E44"/>
    <w:rsid w:val="00BB1C03"/>
    <w:rsid w:val="00BB1D6E"/>
    <w:rsid w:val="00BB4043"/>
    <w:rsid w:val="00BB46BD"/>
    <w:rsid w:val="00BB7B15"/>
    <w:rsid w:val="00BB7B69"/>
    <w:rsid w:val="00BC0B29"/>
    <w:rsid w:val="00BC249F"/>
    <w:rsid w:val="00BC2D19"/>
    <w:rsid w:val="00BC3066"/>
    <w:rsid w:val="00BC370F"/>
    <w:rsid w:val="00BC419B"/>
    <w:rsid w:val="00BC641A"/>
    <w:rsid w:val="00BC676C"/>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604F"/>
    <w:rsid w:val="00C27177"/>
    <w:rsid w:val="00C27AB5"/>
    <w:rsid w:val="00C30193"/>
    <w:rsid w:val="00C31267"/>
    <w:rsid w:val="00C31B4B"/>
    <w:rsid w:val="00C31BA3"/>
    <w:rsid w:val="00C33149"/>
    <w:rsid w:val="00C33190"/>
    <w:rsid w:val="00C34659"/>
    <w:rsid w:val="00C351AB"/>
    <w:rsid w:val="00C3606A"/>
    <w:rsid w:val="00C362B9"/>
    <w:rsid w:val="00C36885"/>
    <w:rsid w:val="00C4108D"/>
    <w:rsid w:val="00C439EC"/>
    <w:rsid w:val="00C4458C"/>
    <w:rsid w:val="00C4521A"/>
    <w:rsid w:val="00C47B44"/>
    <w:rsid w:val="00C47D08"/>
    <w:rsid w:val="00C47FEE"/>
    <w:rsid w:val="00C5290C"/>
    <w:rsid w:val="00C52982"/>
    <w:rsid w:val="00C533D2"/>
    <w:rsid w:val="00C534DE"/>
    <w:rsid w:val="00C5377E"/>
    <w:rsid w:val="00C53ACB"/>
    <w:rsid w:val="00C53F88"/>
    <w:rsid w:val="00C540A0"/>
    <w:rsid w:val="00C5604F"/>
    <w:rsid w:val="00C56B7B"/>
    <w:rsid w:val="00C56B9D"/>
    <w:rsid w:val="00C57353"/>
    <w:rsid w:val="00C574C3"/>
    <w:rsid w:val="00C57928"/>
    <w:rsid w:val="00C60226"/>
    <w:rsid w:val="00C605B7"/>
    <w:rsid w:val="00C60EBA"/>
    <w:rsid w:val="00C64753"/>
    <w:rsid w:val="00C67F86"/>
    <w:rsid w:val="00C706D5"/>
    <w:rsid w:val="00C707E7"/>
    <w:rsid w:val="00C70FAE"/>
    <w:rsid w:val="00C71D77"/>
    <w:rsid w:val="00C72630"/>
    <w:rsid w:val="00C726A4"/>
    <w:rsid w:val="00C73110"/>
    <w:rsid w:val="00C73812"/>
    <w:rsid w:val="00C73BD6"/>
    <w:rsid w:val="00C74D6A"/>
    <w:rsid w:val="00C7528C"/>
    <w:rsid w:val="00C75AA9"/>
    <w:rsid w:val="00C76594"/>
    <w:rsid w:val="00C7674A"/>
    <w:rsid w:val="00C77532"/>
    <w:rsid w:val="00C800DC"/>
    <w:rsid w:val="00C8172F"/>
    <w:rsid w:val="00C82983"/>
    <w:rsid w:val="00C852C6"/>
    <w:rsid w:val="00C8597C"/>
    <w:rsid w:val="00C860DE"/>
    <w:rsid w:val="00C874D5"/>
    <w:rsid w:val="00C905D9"/>
    <w:rsid w:val="00C90A5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BF5"/>
    <w:rsid w:val="00CA377F"/>
    <w:rsid w:val="00CA4CCE"/>
    <w:rsid w:val="00CA4DBA"/>
    <w:rsid w:val="00CA6A95"/>
    <w:rsid w:val="00CA6AB7"/>
    <w:rsid w:val="00CA6E8B"/>
    <w:rsid w:val="00CB0160"/>
    <w:rsid w:val="00CB356D"/>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42C8"/>
    <w:rsid w:val="00CE48FD"/>
    <w:rsid w:val="00CE4D73"/>
    <w:rsid w:val="00CE584C"/>
    <w:rsid w:val="00CE5DA2"/>
    <w:rsid w:val="00CE5EBF"/>
    <w:rsid w:val="00CE633E"/>
    <w:rsid w:val="00CE6E8A"/>
    <w:rsid w:val="00CE7FD7"/>
    <w:rsid w:val="00CF075F"/>
    <w:rsid w:val="00CF097C"/>
    <w:rsid w:val="00CF0B41"/>
    <w:rsid w:val="00CF13B9"/>
    <w:rsid w:val="00CF2AEB"/>
    <w:rsid w:val="00CF34E0"/>
    <w:rsid w:val="00CF37B2"/>
    <w:rsid w:val="00CF4967"/>
    <w:rsid w:val="00CF4AF2"/>
    <w:rsid w:val="00CF5253"/>
    <w:rsid w:val="00CF6105"/>
    <w:rsid w:val="00CF7735"/>
    <w:rsid w:val="00CF7A30"/>
    <w:rsid w:val="00D006C8"/>
    <w:rsid w:val="00D00CFF"/>
    <w:rsid w:val="00D0441C"/>
    <w:rsid w:val="00D044AE"/>
    <w:rsid w:val="00D04985"/>
    <w:rsid w:val="00D04EA9"/>
    <w:rsid w:val="00D05606"/>
    <w:rsid w:val="00D05DD9"/>
    <w:rsid w:val="00D05E83"/>
    <w:rsid w:val="00D0625B"/>
    <w:rsid w:val="00D06601"/>
    <w:rsid w:val="00D077AB"/>
    <w:rsid w:val="00D11E4B"/>
    <w:rsid w:val="00D1236E"/>
    <w:rsid w:val="00D12479"/>
    <w:rsid w:val="00D12DB4"/>
    <w:rsid w:val="00D145B7"/>
    <w:rsid w:val="00D14710"/>
    <w:rsid w:val="00D154C2"/>
    <w:rsid w:val="00D159C5"/>
    <w:rsid w:val="00D17199"/>
    <w:rsid w:val="00D20175"/>
    <w:rsid w:val="00D20F1C"/>
    <w:rsid w:val="00D2231A"/>
    <w:rsid w:val="00D23C26"/>
    <w:rsid w:val="00D24296"/>
    <w:rsid w:val="00D27BFB"/>
    <w:rsid w:val="00D3016A"/>
    <w:rsid w:val="00D30AB5"/>
    <w:rsid w:val="00D31DD5"/>
    <w:rsid w:val="00D3238A"/>
    <w:rsid w:val="00D32B1C"/>
    <w:rsid w:val="00D3669F"/>
    <w:rsid w:val="00D379D7"/>
    <w:rsid w:val="00D40876"/>
    <w:rsid w:val="00D408BB"/>
    <w:rsid w:val="00D41001"/>
    <w:rsid w:val="00D41A2E"/>
    <w:rsid w:val="00D41C98"/>
    <w:rsid w:val="00D426FD"/>
    <w:rsid w:val="00D429BA"/>
    <w:rsid w:val="00D42E97"/>
    <w:rsid w:val="00D44263"/>
    <w:rsid w:val="00D45B14"/>
    <w:rsid w:val="00D45EC7"/>
    <w:rsid w:val="00D464E8"/>
    <w:rsid w:val="00D47126"/>
    <w:rsid w:val="00D5008C"/>
    <w:rsid w:val="00D50C41"/>
    <w:rsid w:val="00D50DEA"/>
    <w:rsid w:val="00D51EE7"/>
    <w:rsid w:val="00D52536"/>
    <w:rsid w:val="00D540B7"/>
    <w:rsid w:val="00D549A6"/>
    <w:rsid w:val="00D54F7F"/>
    <w:rsid w:val="00D55A45"/>
    <w:rsid w:val="00D55C77"/>
    <w:rsid w:val="00D55F95"/>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2F5A"/>
    <w:rsid w:val="00D73B18"/>
    <w:rsid w:val="00D74745"/>
    <w:rsid w:val="00D74960"/>
    <w:rsid w:val="00D74CBB"/>
    <w:rsid w:val="00D74EB1"/>
    <w:rsid w:val="00D74F0C"/>
    <w:rsid w:val="00D756D4"/>
    <w:rsid w:val="00D77900"/>
    <w:rsid w:val="00D80510"/>
    <w:rsid w:val="00D807A5"/>
    <w:rsid w:val="00D8243C"/>
    <w:rsid w:val="00D82F11"/>
    <w:rsid w:val="00D834FC"/>
    <w:rsid w:val="00D86A97"/>
    <w:rsid w:val="00D87731"/>
    <w:rsid w:val="00D90BDB"/>
    <w:rsid w:val="00D91608"/>
    <w:rsid w:val="00D92015"/>
    <w:rsid w:val="00D93B5A"/>
    <w:rsid w:val="00D93BF3"/>
    <w:rsid w:val="00D93F37"/>
    <w:rsid w:val="00D94113"/>
    <w:rsid w:val="00D944C6"/>
    <w:rsid w:val="00D944CD"/>
    <w:rsid w:val="00D965DC"/>
    <w:rsid w:val="00D966FD"/>
    <w:rsid w:val="00D97A8E"/>
    <w:rsid w:val="00DA0285"/>
    <w:rsid w:val="00DA1429"/>
    <w:rsid w:val="00DA2385"/>
    <w:rsid w:val="00DA27EA"/>
    <w:rsid w:val="00DA2ECE"/>
    <w:rsid w:val="00DA359D"/>
    <w:rsid w:val="00DA3DB5"/>
    <w:rsid w:val="00DA541D"/>
    <w:rsid w:val="00DA77EA"/>
    <w:rsid w:val="00DA7A83"/>
    <w:rsid w:val="00DB0066"/>
    <w:rsid w:val="00DB34F6"/>
    <w:rsid w:val="00DB58F0"/>
    <w:rsid w:val="00DB59ED"/>
    <w:rsid w:val="00DB5DBA"/>
    <w:rsid w:val="00DB5F99"/>
    <w:rsid w:val="00DB64C4"/>
    <w:rsid w:val="00DC01DE"/>
    <w:rsid w:val="00DC1C39"/>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09F"/>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0E9A"/>
    <w:rsid w:val="00E23BFC"/>
    <w:rsid w:val="00E24F10"/>
    <w:rsid w:val="00E2591C"/>
    <w:rsid w:val="00E26995"/>
    <w:rsid w:val="00E26E54"/>
    <w:rsid w:val="00E3053A"/>
    <w:rsid w:val="00E320D0"/>
    <w:rsid w:val="00E322E3"/>
    <w:rsid w:val="00E328BF"/>
    <w:rsid w:val="00E329B2"/>
    <w:rsid w:val="00E32D5F"/>
    <w:rsid w:val="00E334A2"/>
    <w:rsid w:val="00E3582A"/>
    <w:rsid w:val="00E40A0B"/>
    <w:rsid w:val="00E41165"/>
    <w:rsid w:val="00E414D6"/>
    <w:rsid w:val="00E41E39"/>
    <w:rsid w:val="00E421D8"/>
    <w:rsid w:val="00E425A7"/>
    <w:rsid w:val="00E427E3"/>
    <w:rsid w:val="00E4315C"/>
    <w:rsid w:val="00E4370A"/>
    <w:rsid w:val="00E43BD3"/>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14B2"/>
    <w:rsid w:val="00E718DD"/>
    <w:rsid w:val="00E71CBE"/>
    <w:rsid w:val="00E722D7"/>
    <w:rsid w:val="00E7278F"/>
    <w:rsid w:val="00E740B7"/>
    <w:rsid w:val="00E74293"/>
    <w:rsid w:val="00E77432"/>
    <w:rsid w:val="00E8028C"/>
    <w:rsid w:val="00E81C49"/>
    <w:rsid w:val="00E831E1"/>
    <w:rsid w:val="00E83937"/>
    <w:rsid w:val="00E83A07"/>
    <w:rsid w:val="00E84AAA"/>
    <w:rsid w:val="00E855B4"/>
    <w:rsid w:val="00E87D9D"/>
    <w:rsid w:val="00E9166F"/>
    <w:rsid w:val="00E91980"/>
    <w:rsid w:val="00E91B1E"/>
    <w:rsid w:val="00E9298F"/>
    <w:rsid w:val="00E9317A"/>
    <w:rsid w:val="00E931A8"/>
    <w:rsid w:val="00E94663"/>
    <w:rsid w:val="00E94E23"/>
    <w:rsid w:val="00E950E2"/>
    <w:rsid w:val="00E9783F"/>
    <w:rsid w:val="00E97AA7"/>
    <w:rsid w:val="00EA1B2D"/>
    <w:rsid w:val="00EA287C"/>
    <w:rsid w:val="00EA3B17"/>
    <w:rsid w:val="00EA3CC7"/>
    <w:rsid w:val="00EA40A6"/>
    <w:rsid w:val="00EA64B9"/>
    <w:rsid w:val="00EA66D7"/>
    <w:rsid w:val="00EA684A"/>
    <w:rsid w:val="00EB04CA"/>
    <w:rsid w:val="00EB0AF2"/>
    <w:rsid w:val="00EB40C1"/>
    <w:rsid w:val="00EB4BA3"/>
    <w:rsid w:val="00EB6004"/>
    <w:rsid w:val="00EB64CA"/>
    <w:rsid w:val="00EB6898"/>
    <w:rsid w:val="00EC0FC0"/>
    <w:rsid w:val="00EC2143"/>
    <w:rsid w:val="00EC251B"/>
    <w:rsid w:val="00EC2B90"/>
    <w:rsid w:val="00EC3309"/>
    <w:rsid w:val="00EC5F19"/>
    <w:rsid w:val="00EC7268"/>
    <w:rsid w:val="00EC7BCE"/>
    <w:rsid w:val="00ED005A"/>
    <w:rsid w:val="00ED1E95"/>
    <w:rsid w:val="00ED3426"/>
    <w:rsid w:val="00ED37BE"/>
    <w:rsid w:val="00ED3AAB"/>
    <w:rsid w:val="00ED3B8E"/>
    <w:rsid w:val="00ED5628"/>
    <w:rsid w:val="00ED68AB"/>
    <w:rsid w:val="00ED749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2CDC"/>
    <w:rsid w:val="00F03952"/>
    <w:rsid w:val="00F03F3D"/>
    <w:rsid w:val="00F0472D"/>
    <w:rsid w:val="00F04F55"/>
    <w:rsid w:val="00F066FC"/>
    <w:rsid w:val="00F0798A"/>
    <w:rsid w:val="00F07F8C"/>
    <w:rsid w:val="00F109AB"/>
    <w:rsid w:val="00F1124E"/>
    <w:rsid w:val="00F1179A"/>
    <w:rsid w:val="00F12B6F"/>
    <w:rsid w:val="00F12CEF"/>
    <w:rsid w:val="00F1492C"/>
    <w:rsid w:val="00F14BEF"/>
    <w:rsid w:val="00F17696"/>
    <w:rsid w:val="00F17DF7"/>
    <w:rsid w:val="00F2006E"/>
    <w:rsid w:val="00F202FF"/>
    <w:rsid w:val="00F205B0"/>
    <w:rsid w:val="00F20BCB"/>
    <w:rsid w:val="00F21AB9"/>
    <w:rsid w:val="00F246C7"/>
    <w:rsid w:val="00F24D9B"/>
    <w:rsid w:val="00F2687D"/>
    <w:rsid w:val="00F27758"/>
    <w:rsid w:val="00F27FFA"/>
    <w:rsid w:val="00F32BC0"/>
    <w:rsid w:val="00F32E95"/>
    <w:rsid w:val="00F338FF"/>
    <w:rsid w:val="00F33DDF"/>
    <w:rsid w:val="00F35A8E"/>
    <w:rsid w:val="00F3691B"/>
    <w:rsid w:val="00F36EBF"/>
    <w:rsid w:val="00F37CFA"/>
    <w:rsid w:val="00F4158D"/>
    <w:rsid w:val="00F41893"/>
    <w:rsid w:val="00F43801"/>
    <w:rsid w:val="00F43B17"/>
    <w:rsid w:val="00F44A88"/>
    <w:rsid w:val="00F4524C"/>
    <w:rsid w:val="00F45505"/>
    <w:rsid w:val="00F456C9"/>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D8A"/>
    <w:rsid w:val="00F67EAF"/>
    <w:rsid w:val="00F70F20"/>
    <w:rsid w:val="00F71F37"/>
    <w:rsid w:val="00F7213D"/>
    <w:rsid w:val="00F72C61"/>
    <w:rsid w:val="00F72CBA"/>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14CF"/>
    <w:rsid w:val="00F91B12"/>
    <w:rsid w:val="00F925F1"/>
    <w:rsid w:val="00F92837"/>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6C2A"/>
    <w:rsid w:val="00FA76A8"/>
    <w:rsid w:val="00FA78F5"/>
    <w:rsid w:val="00FB055D"/>
    <w:rsid w:val="00FB106C"/>
    <w:rsid w:val="00FB19EF"/>
    <w:rsid w:val="00FB1D9F"/>
    <w:rsid w:val="00FB2B81"/>
    <w:rsid w:val="00FB4868"/>
    <w:rsid w:val="00FB52BB"/>
    <w:rsid w:val="00FB7168"/>
    <w:rsid w:val="00FC036F"/>
    <w:rsid w:val="00FC1334"/>
    <w:rsid w:val="00FC153A"/>
    <w:rsid w:val="00FC25EF"/>
    <w:rsid w:val="00FC2A43"/>
    <w:rsid w:val="00FC4091"/>
    <w:rsid w:val="00FC641F"/>
    <w:rsid w:val="00FC6C89"/>
    <w:rsid w:val="00FC7DC8"/>
    <w:rsid w:val="00FD1412"/>
    <w:rsid w:val="00FD1474"/>
    <w:rsid w:val="00FD1816"/>
    <w:rsid w:val="00FD2351"/>
    <w:rsid w:val="00FD3AA9"/>
    <w:rsid w:val="00FD4376"/>
    <w:rsid w:val="00FD6EA7"/>
    <w:rsid w:val="00FE0465"/>
    <w:rsid w:val="00FE0953"/>
    <w:rsid w:val="00FE2002"/>
    <w:rsid w:val="00FE2D29"/>
    <w:rsid w:val="00FE2E46"/>
    <w:rsid w:val="00FE2FE2"/>
    <w:rsid w:val="00FE47AA"/>
    <w:rsid w:val="00FE4C8C"/>
    <w:rsid w:val="00FE5050"/>
    <w:rsid w:val="00FE50D6"/>
    <w:rsid w:val="00FE58F7"/>
    <w:rsid w:val="00FE5C44"/>
    <w:rsid w:val="00FE7399"/>
    <w:rsid w:val="00FE7E44"/>
    <w:rsid w:val="00FF195E"/>
    <w:rsid w:val="00FF1B42"/>
    <w:rsid w:val="00FF1FB1"/>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cisco.com/c/en/us/solutions/collateral/service-provider/visual-networking-index-vni/complete-white-paper-c11-481360.html" TargetMode="External"/><Relationship Id="rId47" Type="http://schemas.openxmlformats.org/officeDocument/2006/relationships/hyperlink" Target="https://hadoop.apache.org/" TargetMode="Externa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B0E02AC-3214-7C4C-AA55-B872855F8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76</Pages>
  <Words>35209</Words>
  <Characters>57922</Characters>
  <Application>Microsoft Macintosh Word</Application>
  <DocSecurity>0</DocSecurity>
  <Lines>2325</Lines>
  <Paragraphs>104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61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78</cp:revision>
  <cp:lastPrinted>2017-03-06T07:00:00Z</cp:lastPrinted>
  <dcterms:created xsi:type="dcterms:W3CDTF">2017-03-06T07:00:00Z</dcterms:created>
  <dcterms:modified xsi:type="dcterms:W3CDTF">2017-03-07T09:30:00Z</dcterms:modified>
</cp:coreProperties>
</file>